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40FE" w:rsidRDefault="00AA40FE" w:rsidP="00677340">
      <w:r>
        <w:t>Text S</w:t>
      </w:r>
      <w:r w:rsidR="00233C04">
        <w:t>1</w:t>
      </w:r>
      <w:bookmarkStart w:id="0" w:name="_GoBack"/>
      <w:bookmarkEnd w:id="0"/>
      <w:r>
        <w:t>. Discussion of Bromine Chemistry</w:t>
      </w:r>
    </w:p>
    <w:p w:rsidR="00677340" w:rsidRDefault="00677340" w:rsidP="00677340">
      <w:r>
        <w:t xml:space="preserve">The current version of HYSPLIT-Hg does not include the potential oxidation of </w:t>
      </w:r>
      <w:proofErr w:type="gramStart"/>
      <w:r>
        <w:t>Hg(</w:t>
      </w:r>
      <w:proofErr w:type="gramEnd"/>
      <w:r>
        <w:t>0) by bromine (Br/</w:t>
      </w:r>
      <w:proofErr w:type="spellStart"/>
      <w:r>
        <w:t>BrO</w:t>
      </w:r>
      <w:proofErr w:type="spellEnd"/>
      <w:r>
        <w:t xml:space="preserve">), in part because of uncertainty in estimating the concentrations of reactive bromine in the atmosphere </w:t>
      </w:r>
      <w:r>
        <w:fldChar w:fldCharType="begin">
          <w:fldData xml:space="preserve">PEVuZE5vdGU+PENpdGU+PEF1dGhvcj5TYWl6LUxvcGV6PC9BdXRob3I+PFllYXI+MjAxMjwvWWVh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</w:fldData>
        </w:fldChar>
      </w:r>
      <w:r>
        <w:instrText xml:space="preserve"> ADDIN EN.CITE </w:instrText>
      </w:r>
      <w:r>
        <w:fldChar w:fldCharType="begin">
          <w:fldData xml:space="preserve">PEVuZE5vdGU+PENpdGU+PEF1dGhvcj5TYWl6LUxvcGV6PC9BdXRob3I+PFllYXI+MjAxMjwvWWVh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</w:fldData>
        </w:fldChar>
      </w:r>
      <w:r>
        <w:instrText xml:space="preserve"> ADDIN EN.CITE.DATA </w:instrText>
      </w:r>
      <w:r>
        <w:fldChar w:fldCharType="end"/>
      </w:r>
      <w:r>
        <w:fldChar w:fldCharType="separate"/>
      </w:r>
      <w:r>
        <w:rPr>
          <w:noProof/>
        </w:rPr>
        <w:t>(De Simone et al., 2014; Saiz-Lopez and von Glasow, 2012; Simpson et al., 2015)</w:t>
      </w:r>
      <w:r>
        <w:fldChar w:fldCharType="end"/>
      </w:r>
      <w:r>
        <w:t>. Bromine is used as the primary oxidant in GEOS-</w:t>
      </w:r>
      <w:proofErr w:type="spellStart"/>
      <w:r>
        <w:t>Chem</w:t>
      </w:r>
      <w:proofErr w:type="spellEnd"/>
      <w:r>
        <w:t xml:space="preserve">-Hg (Br option) </w:t>
      </w:r>
      <w:r>
        <w:fldChar w:fldCharType="begin"/>
      </w:r>
      <w:r>
        <w:instrText xml:space="preserve"> ADDIN EN.CITE &lt;EndNote&gt;&lt;Cite&gt;&lt;Author&gt;Song&lt;/Author&gt;&lt;Year&gt;2015&lt;/Year&gt;&lt;RecNum&gt;461&lt;/RecNum&gt;&lt;Prefix&gt;e.g.`, &lt;/Prefix&gt;&lt;DisplayText&gt;(e.g., Song et al., 2015)&lt;/DisplayText&gt;&lt;record&gt;&lt;rec-number&gt;461&lt;/rec-number&gt;&lt;foreign-keys&gt;&lt;key app="EN" db-id="e52t00ex4ewz0qer2r45xptbezvf200sdf9v" timestamp="1429289759"&gt;461&lt;/key&gt;&lt;/foreign-keys&gt;&lt;ref-type name="Journal Article"&gt;17&lt;/ref-type&gt;&lt;contributors&gt;&lt;authors&gt;&lt;author&gt;Song, S.&lt;/author&gt;&lt;author&gt;Selin, N. E.&lt;/author&gt;&lt;author&gt;Soerensen, A. L.&lt;/author&gt;&lt;author&gt;Angot, H.&lt;/author&gt;&lt;author&gt;Artz, R.&lt;/author&gt;&lt;author&gt;Brooks, S.&lt;/author&gt;&lt;author&gt;Brunke, E. G.&lt;/author&gt;&lt;author&gt;Conley, G.&lt;/author&gt;&lt;author&gt;Dommergue, A.&lt;/author&gt;&lt;author&gt;Ebinghaus, R.&lt;/author&gt;&lt;author&gt;Holsen, T. M.&lt;/author&gt;&lt;author&gt;Jaffe, D. A.&lt;/author&gt;&lt;author&gt;Kang, S.&lt;/author&gt;&lt;author&gt;Kelley, P.&lt;/author&gt;&lt;author&gt;Luke, W. T.&lt;/author&gt;&lt;author&gt;Magand, O.&lt;/author&gt;&lt;author&gt;Marumoto, K.&lt;/author&gt;&lt;author&gt;Pfaffhuber, K. A.&lt;/author&gt;&lt;author&gt;Ren, X.&lt;/author&gt;&lt;author&gt;Sheu, G. R.&lt;/author&gt;&lt;author&gt;Slemr, F.&lt;/author&gt;&lt;author&gt;Warneke, T.&lt;/author&gt;&lt;author&gt;Weigelt, A.&lt;/author&gt;&lt;author&gt;Weiss-Penzias, P.&lt;/author&gt;&lt;author&gt;Wip, D. C. &lt;/author&gt;&lt;author&gt;Zhang, Q.&lt;/author&gt;&lt;/authors&gt;&lt;/contributors&gt;&lt;titles&gt;&lt;title&gt;Top-down contraints on atmospheric mercury emissions and implications for global biogeochemical cycling&lt;/title&gt;&lt;secondary-title&gt;Atmos. Chem. Phys.&lt;/secondary-title&gt;&lt;/titles&gt;&lt;periodical&gt;&lt;full-title&gt;Atmos. Chem. Phys.&lt;/full-title&gt;&lt;/periodical&gt;&lt;pages&gt;7103-7125&lt;/pages&gt;&lt;volume&gt;15&lt;/volume&gt;&lt;section&gt;7103&lt;/section&gt;&lt;dates&gt;&lt;year&gt;2015&lt;/year&gt;&lt;/dates&gt;&lt;urls&gt;&lt;related-urls&gt;&lt;url&gt;http://www.atmos-chem-phys.net/15/7103/2015/acp-15-7103-2015.pdf&lt;/url&gt;&lt;/related-urls&gt;&lt;/urls&gt;&lt;/record&gt;&lt;/Cite&gt;&lt;/EndNote&gt;</w:instrText>
      </w:r>
      <w:r>
        <w:fldChar w:fldCharType="separate"/>
      </w:r>
      <w:r>
        <w:rPr>
          <w:noProof/>
        </w:rPr>
        <w:t>(e.g., Song et al., 2015)</w:t>
      </w:r>
      <w:r>
        <w:fldChar w:fldCharType="end"/>
      </w:r>
      <w:r>
        <w:t xml:space="preserve"> and in sensitivity studies with CTM-Hg </w:t>
      </w:r>
      <w:r>
        <w:fldChar w:fldCharType="begin"/>
      </w:r>
      <w:r>
        <w:instrText xml:space="preserve"> ADDIN EN.CITE &lt;EndNote&gt;&lt;Cite&gt;&lt;Author&gt;Seigneur&lt;/Author&gt;&lt;Year&gt;2008&lt;/Year&gt;&lt;RecNum&gt;350&lt;/RecNum&gt;&lt;DisplayText&gt;(Seigneur and Lohman, 2008)&lt;/DisplayText&gt;&lt;record&gt;&lt;rec-number&gt;350&lt;/rec-number&gt;&lt;foreign-keys&gt;&lt;key app="EN" db-id="e52t00ex4ewz0qer2r45xptbezvf200sdf9v" timestamp="1428517426"&gt;350&lt;/key&gt;&lt;/foreign-keys&gt;&lt;ref-type name="Journal Article"&gt;17&lt;/ref-type&gt;&lt;contributors&gt;&lt;authors&gt;&lt;author&gt;Seigneur, Christian&lt;/author&gt;&lt;author&gt;Lohman, Kristen&lt;/author&gt;&lt;/authors&gt;&lt;/contributors&gt;&lt;titles&gt;&lt;title&gt;Effect of bromine chemistry on the atmospheric mercury cycle&lt;/title&gt;&lt;secondary-title&gt;Journal of Geophysical Research-Atmospheres&lt;/secondary-title&gt;&lt;/titles&gt;&lt;periodical&gt;&lt;full-title&gt;Journal of Geophysical Research-Atmospheres&lt;/full-title&gt;&lt;/periodical&gt;&lt;volume&gt;113&lt;/volume&gt;&lt;number&gt;D23&lt;/number&gt;&lt;dates&gt;&lt;year&gt;2008&lt;/year&gt;&lt;pub-dates&gt;&lt;date&gt;Dec 13&lt;/date&gt;&lt;/pub-dates&gt;&lt;/dates&gt;&lt;isbn&gt;2169-897X&lt;/isbn&gt;&lt;accession-num&gt;WOS:000261671700006&lt;/accession-num&gt;&lt;urls&gt;&lt;related-urls&gt;&lt;url&gt;&amp;lt;Go to ISI&amp;gt;://WOS:000261671700006&lt;/url&gt;&lt;url&gt;http://onlinelibrary.wiley.com/store/10.1029/2008JD010262/asset/jgrd14900.pdf?v=1&amp;amp;t=i892e8d1&amp;amp;s=4dbed964aaa41d54b44e984c5732bb92576933ee&lt;/url&gt;&lt;/related-urls&gt;&lt;/urls&gt;&lt;custom7&gt;D23309&lt;/custom7&gt;&lt;electronic-resource-num&gt;10.1029/2008jd010262&lt;/electronic-resource-num&gt;&lt;/record&gt;&lt;/Cite&gt;&lt;/EndNote&gt;</w:instrText>
      </w:r>
      <w:r>
        <w:fldChar w:fldCharType="separate"/>
      </w:r>
      <w:r>
        <w:rPr>
          <w:noProof/>
        </w:rPr>
        <w:t>(Seigneur and Lohman, 2008)</w:t>
      </w:r>
      <w:r>
        <w:fldChar w:fldCharType="end"/>
      </w:r>
      <w:r>
        <w:t xml:space="preserve">, ECHMERIT </w:t>
      </w:r>
      <w:r>
        <w:fldChar w:fldCharType="begin"/>
      </w:r>
      <w:r>
        <w:instrText xml:space="preserve"> ADDIN EN.CITE &lt;EndNote&gt;&lt;Cite&gt;&lt;Author&gt;De Simone&lt;/Author&gt;&lt;Year&gt;2015&lt;/Year&gt;&lt;RecNum&gt;687&lt;/RecNum&gt;&lt;DisplayText&gt;(De Simone et al., 2015)&lt;/DisplayText&gt;&lt;record&gt;&lt;rec-number&gt;687&lt;/rec-number&gt;&lt;foreign-keys&gt;&lt;key app="EN" db-id="e52t00ex4ewz0qer2r45xptbezvf200sdf9v" timestamp="1453840824"&gt;687&lt;/key&gt;&lt;/foreign-keys&gt;&lt;ref-type name="Journal Article"&gt;17&lt;/ref-type&gt;&lt;contributors&gt;&lt;authors&gt;&lt;author&gt;De Simone, F.&lt;/author&gt;&lt;author&gt;Cinnirella, S.&lt;/author&gt;&lt;author&gt;Gencarelli, C. N.&lt;/author&gt;&lt;author&gt;Yang, X.&lt;/author&gt;&lt;author&gt;Hedgecock, I. M.&lt;/author&gt;&lt;author&gt;Pirrone, N.&lt;/author&gt;&lt;/authors&gt;&lt;/contributors&gt;&lt;titles&gt;&lt;title&gt;Model Study of Global Mercury Deposition from Biomass Burning&lt;/title&gt;&lt;secondary-title&gt;Environmental Science &amp;amp; Technology&lt;/secondary-title&gt;&lt;/titles&gt;&lt;periodical&gt;&lt;full-title&gt;Environmental Science &amp;amp; Technology&lt;/full-title&gt;&lt;/periodical&gt;&lt;pages&gt;6712-6721&lt;/pages&gt;&lt;volume&gt;49&lt;/volume&gt;&lt;number&gt;11&lt;/number&gt;&lt;dates&gt;&lt;year&gt;2015&lt;/year&gt;&lt;pub-dates&gt;&lt;date&gt;Jun&lt;/date&gt;&lt;/pub-dates&gt;&lt;/dates&gt;&lt;isbn&gt;0013-936X&lt;/isbn&gt;&lt;accession-num&gt;WOS:000355779100043&lt;/accession-num&gt;&lt;urls&gt;&lt;related-urls&gt;&lt;url&gt;&amp;lt;Go to ISI&amp;gt;://WOS:000355779100043&lt;/url&gt;&lt;/related-urls&gt;&lt;/urls&gt;&lt;electronic-resource-num&gt;10.1021/acs.est.5b000969&lt;/electronic-resource-num&gt;&lt;/record&gt;&lt;/Cite&gt;&lt;/EndNote&gt;</w:instrText>
      </w:r>
      <w:r>
        <w:fldChar w:fldCharType="separate"/>
      </w:r>
      <w:r>
        <w:rPr>
          <w:noProof/>
        </w:rPr>
        <w:t>(De Simone et al., 2015)</w:t>
      </w:r>
      <w:r>
        <w:fldChar w:fldCharType="end"/>
      </w:r>
      <w:r>
        <w:t>, and WRF/</w:t>
      </w:r>
      <w:proofErr w:type="spellStart"/>
      <w:r>
        <w:t>Chem</w:t>
      </w:r>
      <w:proofErr w:type="spellEnd"/>
      <w:r>
        <w:t xml:space="preserve"> </w:t>
      </w:r>
      <w:r>
        <w:fldChar w:fldCharType="begin"/>
      </w:r>
      <w:r>
        <w:instrText xml:space="preserve"> ADDIN EN.CITE &lt;EndNote&gt;&lt;Cite&gt;&lt;Author&gt;Gencarelli&lt;/Author&gt;&lt;Year&gt;2015&lt;/Year&gt;&lt;RecNum&gt;688&lt;/RecNum&gt;&lt;DisplayText&gt;(Gencarelli et al., 2015)&lt;/DisplayText&gt;&lt;record&gt;&lt;rec-number&gt;688&lt;/rec-number&gt;&lt;foreign-keys&gt;&lt;key app="EN" db-id="e52t00ex4ewz0qer2r45xptbezvf200sdf9v" timestamp="1453842641"&gt;688&lt;/key&gt;&lt;/foreign-keys&gt;&lt;ref-type name="Journal Article"&gt;17&lt;/ref-type&gt;&lt;contributors&gt;&lt;authors&gt;&lt;author&gt;Gencarelli, C. N.&lt;/author&gt;&lt;author&gt;De Simone, F.&lt;/author&gt;&lt;author&gt;Hedgecock, I. M.&lt;/author&gt;&lt;author&gt;Sprovieri, F.&lt;/author&gt;&lt;author&gt;Yang, X.&lt;/author&gt;&lt;author&gt;Pirrone, N.&lt;/author&gt;&lt;/authors&gt;&lt;/contributors&gt;&lt;titles&gt;&lt;title&gt;European and Mediterranean mercury modelling: Local and long-range contributions to the deposition flux&lt;/title&gt;&lt;secondary-title&gt;Atmospheric Environment&lt;/secondary-title&gt;&lt;/titles&gt;&lt;periodical&gt;&lt;full-title&gt;Atmospheric Environment&lt;/full-title&gt;&lt;/periodical&gt;&lt;pages&gt;162-168&lt;/pages&gt;&lt;volume&gt;117&lt;/volume&gt;&lt;dates&gt;&lt;year&gt;2015&lt;/year&gt;&lt;pub-dates&gt;&lt;date&gt;Sep&lt;/date&gt;&lt;/pub-dates&gt;&lt;/dates&gt;&lt;isbn&gt;1352-2310&lt;/isbn&gt;&lt;accession-num&gt;WOS:000365360300016&lt;/accession-num&gt;&lt;urls&gt;&lt;related-urls&gt;&lt;url&gt;&amp;lt;Go to ISI&amp;gt;://WOS:000365360300016&lt;/url&gt;&lt;url&gt;http://www.sciencedirect.com/science/article/pii/S1352231015302144&lt;/url&gt;&lt;/related-urls&gt;&lt;/urls&gt;&lt;electronic-resource-num&gt;10.1016/j.atmosenv.2015.07.015&lt;/electronic-resource-num&gt;&lt;/record&gt;&lt;/Cite&gt;&lt;/EndNote&gt;</w:instrText>
      </w:r>
      <w:r>
        <w:fldChar w:fldCharType="separate"/>
      </w:r>
      <w:r>
        <w:rPr>
          <w:noProof/>
        </w:rPr>
        <w:t>(Gencarelli et al., 2015)</w:t>
      </w:r>
      <w:r>
        <w:fldChar w:fldCharType="end"/>
      </w:r>
      <w:r>
        <w:t>. Bromine along with other oxidants (e.g., OH</w:t>
      </w:r>
      <w:r>
        <w:rPr>
          <w:rFonts w:cs="Times"/>
        </w:rPr>
        <w:t>•</w:t>
      </w:r>
      <w:r>
        <w:t xml:space="preserve"> and O</w:t>
      </w:r>
      <w:r w:rsidRPr="007D6E93">
        <w:rPr>
          <w:vertAlign w:val="subscript"/>
        </w:rPr>
        <w:t>3</w:t>
      </w:r>
      <w:r>
        <w:t>) have been used in other analyses, including GEOS-</w:t>
      </w:r>
      <w:proofErr w:type="spellStart"/>
      <w:r>
        <w:t>Chem</w:t>
      </w:r>
      <w:proofErr w:type="spellEnd"/>
      <w:r>
        <w:t xml:space="preserve"> </w:t>
      </w:r>
      <w:r>
        <w:fldChar w:fldCharType="begin"/>
      </w:r>
      <w:r>
        <w:instrText xml:space="preserve"> ADDIN EN.CITE &lt;EndNote&gt;&lt;Cite&gt;&lt;Author&gt;Kikuchi&lt;/Author&gt;&lt;Year&gt;2013&lt;/Year&gt;&lt;RecNum&gt;308&lt;/RecNum&gt;&lt;DisplayText&gt;(Kikuchi et al., 2013)&lt;/DisplayText&gt;&lt;record&gt;&lt;rec-number&gt;308&lt;/rec-number&gt;&lt;foreign-keys&gt;&lt;key app="EN" db-id="e52t00ex4ewz0qer2r45xptbezvf200sdf9v" timestamp="1423165710"&gt;308&lt;/key&gt;&lt;/foreign-keys&gt;&lt;ref-type name="Journal Article"&gt;17&lt;/ref-type&gt;&lt;contributors&gt;&lt;authors&gt;&lt;author&gt;Kikuchi, Tetsuro&lt;/author&gt;&lt;author&gt;Ikemoto, Hisatoshi&lt;/author&gt;&lt;author&gt;Takahashi, Katsuyuki&lt;/author&gt;&lt;author&gt;Hasome, Hisashi&lt;/author&gt;&lt;author&gt;Ueda, Hiromasa&lt;/author&gt;&lt;/authors&gt;&lt;/contributors&gt;&lt;titles&gt;&lt;title&gt;Parameterizing Soil Emission and Atmospheric Oxidation-Reduction in a Model of the Global Biogeochemical Cycle of Mercury&lt;/title&gt;&lt;secondary-title&gt;Environmental Science &amp;amp; Technology&lt;/secondary-title&gt;&lt;/titles&gt;&lt;periodical&gt;&lt;full-title&gt;Environmental Science &amp;amp; Technology&lt;/full-title&gt;&lt;/periodical&gt;&lt;pages&gt;12266-12274&lt;/pages&gt;&lt;volume&gt;47&lt;/volume&gt;&lt;number&gt;21&lt;/number&gt;&lt;dates&gt;&lt;year&gt;2013&lt;/year&gt;&lt;pub-dates&gt;&lt;date&gt;Nov 5&lt;/date&gt;&lt;/pub-dates&gt;&lt;/dates&gt;&lt;isbn&gt;0013-936X&lt;/isbn&gt;&lt;accession-num&gt;WOS:000326711300049&lt;/accession-num&gt;&lt;urls&gt;&lt;related-urls&gt;&lt;url&gt;&amp;lt;Go to ISI&amp;gt;://WOS:000326711300049&lt;/url&gt;&lt;url&gt;http://pubs.acs.org/doi/abs/10.1021/es401105h&lt;/url&gt;&lt;/related-urls&gt;&lt;/urls&gt;&lt;electronic-resource-num&gt;10.1021/es401105h&lt;/electronic-resource-num&gt;&lt;/record&gt;&lt;/Cite&gt;&lt;/EndNote&gt;</w:instrText>
      </w:r>
      <w:r>
        <w:fldChar w:fldCharType="separate"/>
      </w:r>
      <w:r>
        <w:rPr>
          <w:noProof/>
        </w:rPr>
        <w:t>(Kikuchi et al., 2013)</w:t>
      </w:r>
      <w:r>
        <w:fldChar w:fldCharType="end"/>
      </w:r>
      <w:r>
        <w:t xml:space="preserve">, CMAQ-Hg </w:t>
      </w:r>
      <w:r>
        <w:fldChar w:fldCharType="begin"/>
      </w:r>
      <w:r>
        <w:instrText xml:space="preserve"> ADDIN EN.CITE &lt;EndNote&gt;&lt;Cite&gt;&lt;Author&gt;Zhu&lt;/Author&gt;&lt;Year&gt;2015&lt;/Year&gt;&lt;RecNum&gt;686&lt;/RecNum&gt;&lt;DisplayText&gt;(Zhu et al., 2015)&lt;/DisplayText&gt;&lt;record&gt;&lt;rec-number&gt;686&lt;/rec-number&gt;&lt;foreign-keys&gt;&lt;key app="EN" db-id="e52t00ex4ewz0qer2r45xptbezvf200sdf9v" timestamp="1453839911"&gt;686&lt;/key&gt;&lt;/foreign-keys&gt;&lt;ref-type name="Journal Article"&gt;17&lt;/ref-type&gt;&lt;contributors&gt;&lt;authors&gt;&lt;author&gt;Zhu, J.&lt;/author&gt;&lt;author&gt;Wang, T.&lt;/author&gt;&lt;author&gt;Bieser, J.&lt;/author&gt;&lt;author&gt;Matthias, V.&lt;/author&gt;&lt;/authors&gt;&lt;/contributors&gt;&lt;titles&gt;&lt;title&gt;Source attribution and process analysis for atmospheric mercury in eastern China simulated by CMAQ-Hg&lt;/title&gt;&lt;secondary-title&gt;Atmospheric Chemistry and Physics&lt;/secondary-title&gt;&lt;/titles&gt;&lt;periodical&gt;&lt;full-title&gt;Atmospheric Chemistry and Physics&lt;/full-title&gt;&lt;/periodical&gt;&lt;pages&gt;8767-8779&lt;/pages&gt;&lt;volume&gt;15&lt;/volume&gt;&lt;number&gt;15&lt;/number&gt;&lt;dates&gt;&lt;year&gt;2015&lt;/year&gt;&lt;/dates&gt;&lt;isbn&gt;1680-7316&lt;/isbn&gt;&lt;accession-num&gt;WOS:000359949700013&lt;/accession-num&gt;&lt;urls&gt;&lt;related-urls&gt;&lt;url&gt;&amp;lt;Go to ISI&amp;gt;://WOS:000359949700013&lt;/url&gt;&lt;url&gt;http://www.atmos-chem-phys.net/15/8767/2015/acp-15-8767-2015.pdf&lt;/url&gt;&lt;/related-urls&gt;&lt;/urls&gt;&lt;electronic-resource-num&gt;10.5194/acp-15-8767-2015&lt;/electronic-resource-num&gt;&lt;/record&gt;&lt;/Cite&gt;&lt;/EndNote&gt;</w:instrText>
      </w:r>
      <w:r>
        <w:fldChar w:fldCharType="separate"/>
      </w:r>
      <w:r>
        <w:rPr>
          <w:noProof/>
        </w:rPr>
        <w:t>(Zhu et al., 2015)</w:t>
      </w:r>
      <w:r>
        <w:fldChar w:fldCharType="end"/>
      </w:r>
      <w:r>
        <w:t>, CAM-</w:t>
      </w:r>
      <w:proofErr w:type="spellStart"/>
      <w:r>
        <w:t>Chem</w:t>
      </w:r>
      <w:proofErr w:type="spellEnd"/>
      <w:r>
        <w:t xml:space="preserve">-Hg </w:t>
      </w:r>
      <w:r>
        <w:fldChar w:fldCharType="begin"/>
      </w:r>
      <w:r>
        <w:instrText xml:space="preserve"> ADDIN EN.CITE &lt;EndNote&gt;&lt;Cite&gt;&lt;Author&gt;Lei&lt;/Author&gt;&lt;Year&gt;2013&lt;/Year&gt;&lt;RecNum&gt;202&lt;/RecNum&gt;&lt;Suffix&gt;`, as a sensitivity analysis&lt;/Suffix&gt;&lt;DisplayText&gt;(Lei et al., 2013, as a sensitivity analysis)&lt;/DisplayText&gt;&lt;record&gt;&lt;rec-number&gt;202&lt;/rec-number&gt;&lt;foreign-keys&gt;&lt;key app="EN" db-id="e52t00ex4ewz0qer2r45xptbezvf200sdf9v" timestamp="1422039684"&gt;202&lt;/key&gt;&lt;/foreign-keys&gt;&lt;ref-type name="Journal Article"&gt;17&lt;/ref-type&gt;&lt;contributors&gt;&lt;authors&gt;&lt;author&gt;Lei, H.&lt;/author&gt;&lt;author&gt;Liang, X. Z.&lt;/author&gt;&lt;author&gt;Wuebbles, D. J.&lt;/author&gt;&lt;author&gt;Tao, Z.&lt;/author&gt;&lt;/authors&gt;&lt;/contributors&gt;&lt;titles&gt;&lt;title&gt;Model analyses of atmospheric mercury: present air quality and effects of transpacific transport on the United States&lt;/title&gt;&lt;secondary-title&gt;Atmospheric Chemistry and Physics&lt;/secondary-title&gt;&lt;/titles&gt;&lt;periodical&gt;&lt;full-title&gt;Atmospheric Chemistry and Physics&lt;/full-title&gt;&lt;/periodical&gt;&lt;pages&gt;10807-10825&lt;/pages&gt;&lt;volume&gt;13&lt;/volume&gt;&lt;number&gt;21&lt;/number&gt;&lt;dates&gt;&lt;year&gt;2013&lt;/year&gt;&lt;pub-dates&gt;&lt;date&gt;2013&lt;/date&gt;&lt;/pub-dates&gt;&lt;/dates&gt;&lt;isbn&gt;1680-7316&lt;/isbn&gt;&lt;accession-num&gt;WOS:000327101900018&lt;/accession-num&gt;&lt;urls&gt;&lt;related-urls&gt;&lt;url&gt;&amp;lt;Go to ISI&amp;gt;://WOS:000327101900018&lt;/url&gt;&lt;url&gt;http://www.atmos-chem-phys.net/13/10807/2013/acp-13-10807-2013.pdf&lt;/url&gt;&lt;/related-urls&gt;&lt;/urls&gt;&lt;electronic-resource-num&gt;10.5194/acp-13-10807-2013&lt;/electronic-resource-num&gt;&lt;/record&gt;&lt;/Cite&gt;&lt;/EndNote&gt;</w:instrText>
      </w:r>
      <w:r>
        <w:fldChar w:fldCharType="separate"/>
      </w:r>
      <w:r>
        <w:rPr>
          <w:noProof/>
        </w:rPr>
        <w:t>(Lei et al., 2013, as a sensitivity analysis)</w:t>
      </w:r>
      <w:r>
        <w:fldChar w:fldCharType="end"/>
      </w:r>
      <w:r>
        <w:t xml:space="preserve">, and a recent version of GRAHM </w:t>
      </w:r>
      <w:r>
        <w:fldChar w:fldCharType="begin"/>
      </w:r>
      <w:r>
        <w:instrText xml:space="preserve"> ADDIN EN.CITE &lt;EndNote&gt;&lt;Cite&gt;&lt;Author&gt;Kos&lt;/Author&gt;&lt;Year&gt;2013&lt;/Year&gt;&lt;RecNum&gt;204&lt;/RecNum&gt;&lt;DisplayText&gt;(Kos et al., 2013)&lt;/DisplayText&gt;&lt;record&gt;&lt;rec-number&gt;204&lt;/rec-number&gt;&lt;foreign-keys&gt;&lt;key app="EN" db-id="e52t00ex4ewz0qer2r45xptbezvf200sdf9v" timestamp="1422046833"&gt;204&lt;/key&gt;&lt;/foreign-keys&gt;&lt;ref-type name="Journal Article"&gt;17&lt;/ref-type&gt;&lt;contributors&gt;&lt;authors&gt;&lt;author&gt;Kos, G.&lt;/author&gt;&lt;author&gt;Ryzhkov, A.&lt;/author&gt;&lt;author&gt;Dastoor, A.&lt;/author&gt;&lt;author&gt;Narayan, J.&lt;/author&gt;&lt;author&gt;Steffen, A.&lt;/author&gt;&lt;author&gt;Ariya, P. A.&lt;/author&gt;&lt;author&gt;Zhang, L.&lt;/author&gt;&lt;/authors&gt;&lt;/contributors&gt;&lt;titles&gt;&lt;title&gt;Evaluation of discrepancy between measured and modelled oxidized mercury species&lt;/title&gt;&lt;secondary-title&gt;Atmospheric Chemistry and Physics&lt;/secondary-title&gt;&lt;/titles&gt;&lt;periodical&gt;&lt;full-title&gt;Atmospheric Chemistry and Physics&lt;/full-title&gt;&lt;/periodical&gt;&lt;pages&gt;4839-4863&lt;/pages&gt;&lt;volume&gt;13&lt;/volume&gt;&lt;number&gt;9&lt;/number&gt;&lt;dates&gt;&lt;year&gt;2013&lt;/year&gt;&lt;pub-dates&gt;&lt;date&gt;2013&lt;/date&gt;&lt;/pub-dates&gt;&lt;/dates&gt;&lt;isbn&gt;1680-7316&lt;/isbn&gt;&lt;accession-num&gt;WOS:000318941300024&lt;/accession-num&gt;&lt;urls&gt;&lt;related-urls&gt;&lt;url&gt;&amp;lt;Go to ISI&amp;gt;://WOS:000318941300024&lt;/url&gt;&lt;url&gt;http://www.atmos-chem-phys.net/13/4839/2013/acp-13-4839-2013.pdf&lt;/url&gt;&lt;/related-urls&gt;&lt;/urls&gt;&lt;electronic-resource-num&gt;10.5194/acp-13-4839-2013&lt;/electronic-resource-num&gt;&lt;/record&gt;&lt;/Cite&gt;&lt;/EndNote&gt;</w:instrText>
      </w:r>
      <w:r>
        <w:fldChar w:fldCharType="separate"/>
      </w:r>
      <w:r>
        <w:rPr>
          <w:noProof/>
        </w:rPr>
        <w:t>(Kos et al., 2013)</w:t>
      </w:r>
      <w:r>
        <w:fldChar w:fldCharType="end"/>
      </w:r>
      <w:r>
        <w:t>. Many recent atmospheric mercury model analyses, like the present analysis, do not include bromine-mediated oxidation. Examples include GEOS-</w:t>
      </w:r>
      <w:proofErr w:type="spellStart"/>
      <w:r>
        <w:t>Chem</w:t>
      </w:r>
      <w:proofErr w:type="spellEnd"/>
      <w:r>
        <w:t xml:space="preserve"> (O</w:t>
      </w:r>
      <w:r w:rsidRPr="007D6E93">
        <w:rPr>
          <w:vertAlign w:val="subscript"/>
        </w:rPr>
        <w:t>3</w:t>
      </w:r>
      <w:r>
        <w:t xml:space="preserve">-OH option) </w:t>
      </w:r>
      <w:r>
        <w:fldChar w:fldCharType="begin"/>
      </w:r>
      <w:r w:rsidR="00FF5A80">
        <w:instrText xml:space="preserve"> ADDIN EN.CITE &lt;EndNote&gt;&lt;Cite&gt;&lt;Author&gt;Weiss-Penzias&lt;/Author&gt;&lt;Year&gt;2015&lt;/Year&gt;&lt;RecNum&gt;413&lt;/RecNum&gt;&lt;Prefix&gt;e.g.`, &lt;/Prefix&gt;&lt;DisplayText&gt;(e.g., Weiss-Penzias et al., 2015)&lt;/DisplayText&gt;&lt;record&gt;&lt;rec-number&gt;413&lt;/rec-number&gt;&lt;foreign-keys&gt;&lt;key app="EN" db-id="e52t00ex4ewz0qer2r45xptbezvf200sdf9v" timestamp="1428695372"&gt;413&lt;/key&gt;&lt;/foreign-keys&gt;&lt;ref-type name="Journal Article"&gt;17&lt;/ref-type&gt;&lt;contributors&gt;&lt;authors&gt;&lt;author&gt;Weiss-Penzias, P.&lt;/author&gt;&lt;author&gt;Amos, H. M.&lt;/author&gt;&lt;author&gt;Selin, N. E.&lt;/author&gt;&lt;author&gt;Gustin, M. S.&lt;/author&gt;&lt;author&gt;Jaffe, D. A.&lt;/author&gt;&lt;author&gt;Obrist, D.&lt;/author&gt;&lt;author&gt;Sheu, G. R.&lt;/author&gt;&lt;author&gt;Giang, A.&lt;/author&gt;&lt;/authors&gt;&lt;/contributors&gt;&lt;titles&gt;&lt;title&gt;Use of a global model to understand speciated atmospheric mercury observations at five high-elevation sites&lt;/title&gt;&lt;secondary-title&gt;Atmospheric Chemistry and Physics&lt;/secondary-title&gt;&lt;/titles&gt;&lt;periodical&gt;&lt;full-title&gt;Atmospheric Chemistry and Physics&lt;/full-title&gt;&lt;/periodical&gt;&lt;pages&gt;1161-1173&lt;/pages&gt;&lt;volume&gt;15&lt;/volume&gt;&lt;number&gt;3&lt;/number&gt;&lt;dates&gt;&lt;year&gt;2015&lt;/year&gt;&lt;pub-dates&gt;&lt;date&gt;2015&lt;/date&gt;&lt;/pub-dates&gt;&lt;/dates&gt;&lt;isbn&gt;1680-7316&lt;/isbn&gt;&lt;accession-num&gt;WOS:000349799500002&lt;/accession-num&gt;&lt;urls&gt;&lt;related-urls&gt;&lt;url&gt;&amp;lt;Go to ISI&amp;gt;://WOS:000349799500002&lt;/url&gt;&lt;url&gt;http://www.atmos-chem-phys.net/15/1161/2015/acp-15-1161-2015.pdf&lt;/url&gt;&lt;/related-urls&gt;&lt;/urls&gt;&lt;electronic-resource-num&gt;10.5194/acp-15-1161-2015&lt;/electronic-resource-num&gt;&lt;/record&gt;&lt;/Cite&gt;&lt;/EndNote&gt;</w:instrText>
      </w:r>
      <w:r>
        <w:fldChar w:fldCharType="separate"/>
      </w:r>
      <w:r w:rsidR="00FF5A80">
        <w:rPr>
          <w:noProof/>
        </w:rPr>
        <w:t>(e.g., Weiss-Penzias et al., 2015)</w:t>
      </w:r>
      <w:r>
        <w:fldChar w:fldCharType="end"/>
      </w:r>
      <w:r>
        <w:t xml:space="preserve">, CMAQ-Hg </w:t>
      </w:r>
      <w:r>
        <w:fldChar w:fldCharType="begin">
          <w:fldData xml:space="preserve">PEVuZE5vdGU+PENpdGU+PEF1dGhvcj5NeWVyczwvQXV0aG9yPjxZZWFyPjIwMTM8L1llYXI+PFJl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</w:fldData>
        </w:fldChar>
      </w:r>
      <w:r>
        <w:instrText xml:space="preserve"> ADDIN EN.CITE </w:instrText>
      </w:r>
      <w:r>
        <w:fldChar w:fldCharType="begin">
          <w:fldData xml:space="preserve">PEVuZE5vdGU+PENpdGU+PEF1dGhvcj5NeWVyczwvQXV0aG9yPjxZZWFyPjIwMTM8L1llYXI+PFJl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</w:fldData>
        </w:fldChar>
      </w:r>
      <w:r>
        <w:instrText xml:space="preserve"> ADDIN EN.CITE.DATA </w:instrText>
      </w:r>
      <w:r>
        <w:fldChar w:fldCharType="end"/>
      </w:r>
      <w:r>
        <w:fldChar w:fldCharType="separate"/>
      </w:r>
      <w:r>
        <w:rPr>
          <w:noProof/>
        </w:rPr>
        <w:t>(Baker and Bash, 2012; Bieser et al., 2014; Holloway et al., 2012; Lin et al., 2012; Myers et al., 2013; Zhu et al., 2015)</w:t>
      </w:r>
      <w:r>
        <w:fldChar w:fldCharType="end"/>
      </w:r>
      <w:r>
        <w:t xml:space="preserve">, CTM-Hg (base version) </w:t>
      </w:r>
      <w:r>
        <w:fldChar w:fldCharType="begin">
          <w:fldData xml:space="preserve">PEVuZE5vdGU+PENpdGU+PEF1dGhvcj5TZWlnbmV1cjwvQXV0aG9yPjxZZWFyPjIwMDQ8L1llYXI+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</w:fldData>
        </w:fldChar>
      </w:r>
      <w:r>
        <w:instrText xml:space="preserve"> ADDIN EN.CITE </w:instrText>
      </w:r>
      <w:r>
        <w:fldChar w:fldCharType="begin">
          <w:fldData xml:space="preserve">PEVuZE5vdGU+PENpdGU+PEF1dGhvcj5TZWlnbmV1cjwvQXV0aG9yPjxZZWFyPjIwMDQ8L1llYXI+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</w:fldData>
        </w:fldChar>
      </w:r>
      <w:r>
        <w:instrText xml:space="preserve"> ADDIN EN.CITE.DATA </w:instrText>
      </w:r>
      <w:r>
        <w:fldChar w:fldCharType="end"/>
      </w:r>
      <w:r>
        <w:fldChar w:fldCharType="separate"/>
      </w:r>
      <w:r>
        <w:rPr>
          <w:noProof/>
        </w:rPr>
        <w:t>(Lohman et al., 2008; Seigneur et al., 2006; Seigneur et al., 2004)</w:t>
      </w:r>
      <w:r>
        <w:fldChar w:fldCharType="end"/>
      </w:r>
      <w:r>
        <w:t xml:space="preserve"> , DEHM </w:t>
      </w:r>
      <w:r>
        <w:fldChar w:fldCharType="begin">
          <w:fldData xml:space="preserve">PEVuZE5vdGU+PENpdGU+PEF1dGhvcj5IYW5zZW48L0F1dGhvcj48WWVhcj4yMDE1PC9ZZWFyPjxS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</w:fldData>
        </w:fldChar>
      </w:r>
      <w:r>
        <w:instrText xml:space="preserve"> ADDIN EN.CITE </w:instrText>
      </w:r>
      <w:r>
        <w:fldChar w:fldCharType="begin">
          <w:fldData xml:space="preserve">PEVuZE5vdGU+PENpdGU+PEF1dGhvcj5IYW5zZW48L0F1dGhvcj48WWVhcj4yMDE1PC9ZZWFyPjxS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</w:fldData>
        </w:fldChar>
      </w:r>
      <w:r>
        <w:instrText xml:space="preserve"> ADDIN EN.CITE.DATA </w:instrText>
      </w:r>
      <w:r>
        <w:fldChar w:fldCharType="end"/>
      </w:r>
      <w:r>
        <w:fldChar w:fldCharType="separate"/>
      </w:r>
      <w:r>
        <w:rPr>
          <w:noProof/>
        </w:rPr>
        <w:t>(Christensen et al., 2004; Hansen et al., 2015)</w:t>
      </w:r>
      <w:r>
        <w:fldChar w:fldCharType="end"/>
      </w:r>
      <w:r>
        <w:t xml:space="preserve">, ECHMERIT (base version) </w:t>
      </w:r>
      <w:r>
        <w:fldChar w:fldCharType="begin">
          <w:fldData xml:space="preserve">PEVuZE5vdGU+PENpdGU+PEF1dGhvcj5EZSBTaW1vbmU8L0F1dGhvcj48WWVhcj4yMDE0PC9ZZWFy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</w:fldData>
        </w:fldChar>
      </w:r>
      <w:r>
        <w:instrText xml:space="preserve"> ADDIN EN.CITE </w:instrText>
      </w:r>
      <w:r>
        <w:fldChar w:fldCharType="begin">
          <w:fldData xml:space="preserve">PEVuZE5vdGU+PENpdGU+PEF1dGhvcj5EZSBTaW1vbmU8L0F1dGhvcj48WWVhcj4yMDE0PC9ZZWFy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</w:fldData>
        </w:fldChar>
      </w:r>
      <w:r>
        <w:instrText xml:space="preserve"> ADDIN EN.CITE.DATA </w:instrText>
      </w:r>
      <w:r>
        <w:fldChar w:fldCharType="end"/>
      </w:r>
      <w:r>
        <w:fldChar w:fldCharType="separate"/>
      </w:r>
      <w:r>
        <w:rPr>
          <w:noProof/>
        </w:rPr>
        <w:t>(De Simone et al., 2015; De Simone et al., 2014)</w:t>
      </w:r>
      <w:r>
        <w:fldChar w:fldCharType="end"/>
      </w:r>
      <w:r>
        <w:t xml:space="preserve">, GLEMOS (non-polar regions) </w:t>
      </w:r>
      <w:r>
        <w:fldChar w:fldCharType="begin"/>
      </w:r>
      <w:r>
        <w:instrText xml:space="preserve"> ADDIN EN.CITE &lt;EndNote&gt;&lt;Cite&gt;&lt;Author&gt;Bieser&lt;/Author&gt;&lt;Year&gt;2014&lt;/Year&gt;&lt;RecNum&gt;374&lt;/RecNum&gt;&lt;DisplayText&gt;(Bieser et al., 2014)&lt;/DisplayText&gt;&lt;record&gt;&lt;rec-number&gt;374&lt;/rec-number&gt;&lt;foreign-keys&gt;&lt;key app="EN" db-id="e52t00ex4ewz0qer2r45xptbezvf200sdf9v" timestamp="1428667353"&gt;374&lt;/key&gt;&lt;/foreign-keys&gt;&lt;ref-type name="Journal Article"&gt;17&lt;/ref-type&gt;&lt;contributors&gt;&lt;authors&gt;&lt;author&gt;Bieser, J.&lt;/author&gt;&lt;author&gt;De Simone, F.&lt;/author&gt;&lt;author&gt;Gencarelli, C.&lt;/author&gt;&lt;author&gt;Geyer, B.&lt;/author&gt;&lt;author&gt;Hedgecock, I.&lt;/author&gt;&lt;author&gt;Matthias, V.&lt;/author&gt;&lt;author&gt;Travnikov, O.&lt;/author&gt;&lt;author&gt;Weigelt, A.&lt;/author&gt;&lt;/authors&gt;&lt;/contributors&gt;&lt;titles&gt;&lt;title&gt;A diagnostic evaluation of modeled mercury wet depositions in Europe using atmospheric speciated high-resolution observations&lt;/title&gt;&lt;secondary-title&gt;Environmental Science and Pollution Research&lt;/secondary-title&gt;&lt;/titles&gt;&lt;periodical&gt;&lt;full-title&gt;Environmental Science and Pollution Research&lt;/full-title&gt;&lt;/periodical&gt;&lt;pages&gt;9995-10012&lt;/pages&gt;&lt;volume&gt;21&lt;/volume&gt;&lt;number&gt;16&lt;/number&gt;&lt;dates&gt;&lt;year&gt;2014&lt;/year&gt;&lt;pub-dates&gt;&lt;date&gt;Aug&lt;/date&gt;&lt;/pub-dates&gt;&lt;/dates&gt;&lt;isbn&gt;0944-1344&lt;/isbn&gt;&lt;accession-num&gt;WOS:000340613200053&lt;/accession-num&gt;&lt;urls&gt;&lt;related-urls&gt;&lt;url&gt;&amp;lt;Go to ISI&amp;gt;://WOS:000340613200053&lt;/url&gt;&lt;url&gt;http://link.springer.com/article/10.1007%2Fs11356-014-2863-2&lt;/url&gt;&lt;/related-urls&gt;&lt;/urls&gt;&lt;electronic-resource-num&gt;10.1007/s11356-014-2863-2&lt;/electronic-resource-num&gt;&lt;/record&gt;&lt;/Cite&gt;&lt;/EndNote&gt;</w:instrText>
      </w:r>
      <w:r>
        <w:fldChar w:fldCharType="separate"/>
      </w:r>
      <w:r>
        <w:rPr>
          <w:noProof/>
        </w:rPr>
        <w:t>(Bieser et al., 2014)</w:t>
      </w:r>
      <w:r>
        <w:fldChar w:fldCharType="end"/>
      </w:r>
      <w:r>
        <w:t xml:space="preserve">, MSCE-HM </w:t>
      </w:r>
      <w:r>
        <w:fldChar w:fldCharType="begin"/>
      </w:r>
      <w:r>
        <w:instrText xml:space="preserve"> ADDIN EN.CITE &lt;EndNote&gt;&lt;Cite&gt;&lt;Author&gt;Travnikov&lt;/Author&gt;&lt;Year&gt;2005&lt;/Year&gt;&lt;RecNum&gt;409&lt;/RecNum&gt;&lt;DisplayText&gt;(Travnikov, 2005)&lt;/DisplayText&gt;&lt;record&gt;&lt;rec-number&gt;409&lt;/rec-number&gt;&lt;foreign-keys&gt;&lt;key app="EN" db-id="e52t00ex4ewz0qer2r45xptbezvf200sdf9v" timestamp="1428673275"&gt;409&lt;/key&gt;&lt;/foreign-keys&gt;&lt;ref-type name="Journal Article"&gt;17&lt;/ref-type&gt;&lt;contributors&gt;&lt;authors&gt;&lt;author&gt;Travnikov, O.&lt;/author&gt;&lt;/authors&gt;&lt;/contributors&gt;&lt;titles&gt;&lt;title&gt;Contribution of the intercontinental atmospheric transport to mercury pollution in the Northern Hemisphere&lt;/title&gt;&lt;secondary-title&gt;Atmospheric Environment&lt;/secondary-title&gt;&lt;/titles&gt;&lt;periodical&gt;&lt;full-title&gt;Atmospheric Environment&lt;/full-title&gt;&lt;/periodical&gt;&lt;pages&gt;7541-7548&lt;/pages&gt;&lt;volume&gt;39&lt;/volume&gt;&lt;number&gt;39&lt;/number&gt;&lt;dates&gt;&lt;year&gt;2005&lt;/year&gt;&lt;pub-dates&gt;&lt;date&gt;Dec&lt;/date&gt;&lt;/pub-dates&gt;&lt;/dates&gt;&lt;isbn&gt;1352-2310&lt;/isbn&gt;&lt;accession-num&gt;WOS:000234076900010&lt;/accession-num&gt;&lt;urls&gt;&lt;related-urls&gt;&lt;url&gt;&amp;lt;Go to ISI&amp;gt;://WOS:000234076900010&lt;/url&gt;&lt;url&gt;http://ac.els-cdn.com/S135223100500717X/1-s2.0-S135223100500717X-main.pdf?_tid=4853ad1e-df87-11e4-80fb-00000aacb362&amp;amp;acdnat=1428673465_8945c372a90e31c2dbed41514fa9816c&lt;/url&gt;&lt;/related-urls&gt;&lt;/urls&gt;&lt;electronic-resource-num&gt;10.1016/j.atmosenv.2005.07.066&lt;/electronic-resource-num&gt;&lt;/record&gt;&lt;/Cite&gt;&lt;/EndNote&gt;</w:instrText>
      </w:r>
      <w:r>
        <w:fldChar w:fldCharType="separate"/>
      </w:r>
      <w:r>
        <w:rPr>
          <w:noProof/>
        </w:rPr>
        <w:t>(Travnikov, 2005)</w:t>
      </w:r>
      <w:r>
        <w:fldChar w:fldCharType="end"/>
      </w:r>
      <w:r>
        <w:t xml:space="preserve">, REMSAD </w:t>
      </w:r>
      <w:r>
        <w:fldChar w:fldCharType="begin"/>
      </w:r>
      <w:r>
        <w:instrText xml:space="preserve"> ADDIN EN.CITE &lt;EndNote&gt;&lt;Cite&gt;&lt;Author&gt;Bullock&lt;/Author&gt;&lt;Year&gt;2008&lt;/Year&gt;&lt;RecNum&gt;343&lt;/RecNum&gt;&lt;Prefix&gt;e.g.`, &lt;/Prefix&gt;&lt;DisplayText&gt;(e.g., Bullock et al., 2008)&lt;/DisplayText&gt;&lt;record&gt;&lt;rec-number&gt;343&lt;/rec-number&gt;&lt;foreign-keys&gt;&lt;key app="EN" db-id="e52t00ex4ewz0qer2r45xptbezvf200sdf9v" timestamp="1428517378"&gt;343&lt;/key&gt;&lt;/foreign-keys&gt;&lt;ref-type name="Journal Article"&gt;17&lt;/ref-type&gt;&lt;contributors&gt;&lt;authors&gt;&lt;author&gt;Bullock, O. Russell, Jr.&lt;/author&gt;&lt;author&gt;Atkinson, Dwight&lt;/author&gt;&lt;author&gt;Braverman, Thomas&lt;/author&gt;&lt;author&gt;Civerolo, Kevin&lt;/author&gt;&lt;author&gt;Dastoor, Ashu&lt;/author&gt;&lt;author&gt;Davignon, Didier&lt;/author&gt;&lt;author&gt;Ku, Jia-Yeong&lt;/author&gt;&lt;author&gt;Lohman, Kristen&lt;/author&gt;&lt;author&gt;Myers, Thomas C.&lt;/author&gt;&lt;author&gt;Park, Rokjin J.&lt;/author&gt;&lt;author&gt;Seigneur, Christian&lt;/author&gt;&lt;author&gt;Selin, Noelle E.&lt;/author&gt;&lt;author&gt;Sistla, Gopal&lt;/author&gt;&lt;author&gt;Vijayaraghavan, Krish&lt;/author&gt;&lt;/authors&gt;&lt;/contributors&gt;&lt;titles&gt;&lt;title&gt;The North American Mercury Model Intercomparison Study (NAMMIS): Study description and model-to-model comparisons&lt;/title&gt;&lt;secondary-title&gt;Journal of Geophysical Research-Atmospheres&lt;/secondary-title&gt;&lt;/titles&gt;&lt;periodical&gt;&lt;full-title&gt;Journal of Geophysical Research-Atmospheres&lt;/full-title&gt;&lt;/periodical&gt;&lt;volume&gt;113&lt;/volume&gt;&lt;number&gt;D17&lt;/number&gt;&lt;dates&gt;&lt;year&gt;2008&lt;/year&gt;&lt;pub-dates&gt;&lt;date&gt;Sep 9&lt;/date&gt;&lt;/pub-dates&gt;&lt;/dates&gt;&lt;isbn&gt;2169-897X&lt;/isbn&gt;&lt;accession-num&gt;WOS:000259200300004&lt;/accession-num&gt;&lt;urls&gt;&lt;related-urls&gt;&lt;url&gt;&amp;lt;Go to ISI&amp;gt;://WOS:000259200300004&lt;/url&gt;&lt;url&gt;http://onlinelibrary.wiley.com/store/10.1029/2008JD009803/asset/jgrd14679.pdf?v=1&amp;amp;t=i892d9qd&amp;amp;s=f6bf189569975bbdfd18d5688fc194833774572c&lt;/url&gt;&lt;/related-urls&gt;&lt;/urls&gt;&lt;custom7&gt;D17310&lt;/custom7&gt;&lt;electronic-resource-num&gt;10.1029/2008jd009803&lt;/electronic-resource-num&gt;&lt;/record&gt;&lt;/Cite&gt;&lt;/EndNote&gt;</w:instrText>
      </w:r>
      <w:r>
        <w:fldChar w:fldCharType="separate"/>
      </w:r>
      <w:r>
        <w:rPr>
          <w:noProof/>
        </w:rPr>
        <w:t>(e.g., Bullock et al., 2008)</w:t>
      </w:r>
      <w:r>
        <w:fldChar w:fldCharType="end"/>
      </w:r>
      <w:r>
        <w:t xml:space="preserve">, TEAM </w:t>
      </w:r>
      <w:r>
        <w:fldChar w:fldCharType="begin"/>
      </w:r>
      <w:r>
        <w:instrText xml:space="preserve"> ADDIN EN.CITE &lt;EndNote&gt;&lt;Cite&gt;&lt;Author&gt;Bullock&lt;/Author&gt;&lt;Year&gt;2008&lt;/Year&gt;&lt;RecNum&gt;343&lt;/RecNum&gt;&lt;DisplayText&gt;(Bullock et al., 2008)&lt;/DisplayText&gt;&lt;record&gt;&lt;rec-number&gt;343&lt;/rec-number&gt;&lt;foreign-keys&gt;&lt;key app="EN" db-id="e52t00ex4ewz0qer2r45xptbezvf200sdf9v" timestamp="1428517378"&gt;343&lt;/key&gt;&lt;/foreign-keys&gt;&lt;ref-type name="Journal Article"&gt;17&lt;/ref-type&gt;&lt;contributors&gt;&lt;authors&gt;&lt;author&gt;Bullock, O. Russell, Jr.&lt;/author&gt;&lt;author&gt;Atkinson, Dwight&lt;/author&gt;&lt;author&gt;Braverman, Thomas&lt;/author&gt;&lt;author&gt;Civerolo, Kevin&lt;/author&gt;&lt;author&gt;Dastoor, Ashu&lt;/author&gt;&lt;author&gt;Davignon, Didier&lt;/author&gt;&lt;author&gt;Ku, Jia-Yeong&lt;/author&gt;&lt;author&gt;Lohman, Kristen&lt;/author&gt;&lt;author&gt;Myers, Thomas C.&lt;/author&gt;&lt;author&gt;Park, Rokjin J.&lt;/author&gt;&lt;author&gt;Seigneur, Christian&lt;/author&gt;&lt;author&gt;Selin, Noelle E.&lt;/author&gt;&lt;author&gt;Sistla, Gopal&lt;/author&gt;&lt;author&gt;Vijayaraghavan, Krish&lt;/author&gt;&lt;/authors&gt;&lt;/contributors&gt;&lt;titles&gt;&lt;title&gt;The North American Mercury Model Intercomparison Study (NAMMIS): Study description and model-to-model comparisons&lt;/title&gt;&lt;secondary-title&gt;Journal of Geophysical Research-Atmospheres&lt;/secondary-title&gt;&lt;/titles&gt;&lt;periodical&gt;&lt;full-title&gt;Journal of Geophysical Research-Atmospheres&lt;/full-title&gt;&lt;/periodical&gt;&lt;volume&gt;113&lt;/volume&gt;&lt;number&gt;D17&lt;/number&gt;&lt;dates&gt;&lt;year&gt;2008&lt;/year&gt;&lt;pub-dates&gt;&lt;date&gt;Sep 9&lt;/date&gt;&lt;/pub-dates&gt;&lt;/dates&gt;&lt;isbn&gt;2169-897X&lt;/isbn&gt;&lt;accession-num&gt;WOS:000259200300004&lt;/accession-num&gt;&lt;urls&gt;&lt;related-urls&gt;&lt;url&gt;&amp;lt;Go to ISI&amp;gt;://WOS:000259200300004&lt;/url&gt;&lt;url&gt;http://onlinelibrary.wiley.com/store/10.1029/2008JD009803/asset/jgrd14679.pdf?v=1&amp;amp;t=i892d9qd&amp;amp;s=f6bf189569975bbdfd18d5688fc194833774572c&lt;/url&gt;&lt;/related-urls&gt;&lt;/urls&gt;&lt;custom7&gt;D17310&lt;/custom7&gt;&lt;electronic-resource-num&gt;10.1029/2008jd009803&lt;/electronic-resource-num&gt;&lt;/record&gt;&lt;/Cite&gt;&lt;/EndNote&gt;</w:instrText>
      </w:r>
      <w:r>
        <w:fldChar w:fldCharType="separate"/>
      </w:r>
      <w:r>
        <w:rPr>
          <w:noProof/>
        </w:rPr>
        <w:t>(Bullock et al., 2008)</w:t>
      </w:r>
      <w:r>
        <w:fldChar w:fldCharType="end"/>
      </w:r>
      <w:r>
        <w:t>, and WRF/</w:t>
      </w:r>
      <w:proofErr w:type="spellStart"/>
      <w:r>
        <w:t>Chem</w:t>
      </w:r>
      <w:proofErr w:type="spellEnd"/>
      <w:r>
        <w:t xml:space="preserve"> (base version) </w:t>
      </w:r>
      <w:r>
        <w:fldChar w:fldCharType="begin">
          <w:fldData xml:space="preserve">PEVuZE5vdGU+PENpdGU+PEF1dGhvcj5HZW5jYXJlbGxpPC9BdXRob3I+PFllYXI+MjAxNTwvWWVh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==
</w:fldData>
        </w:fldChar>
      </w:r>
      <w:r>
        <w:instrText xml:space="preserve"> ADDIN EN.CITE </w:instrText>
      </w:r>
      <w:r>
        <w:fldChar w:fldCharType="begin">
          <w:fldData xml:space="preserve">PEVuZE5vdGU+PENpdGU+PEF1dGhvcj5HZW5jYXJlbGxpPC9BdXRob3I+PFllYXI+MjAxNTwvWWVh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==
</w:fldData>
        </w:fldChar>
      </w:r>
      <w:r>
        <w:instrText xml:space="preserve"> ADDIN EN.CITE.DATA </w:instrText>
      </w:r>
      <w:r>
        <w:fldChar w:fldCharType="end"/>
      </w:r>
      <w:r>
        <w:fldChar w:fldCharType="separate"/>
      </w:r>
      <w:r>
        <w:rPr>
          <w:noProof/>
        </w:rPr>
        <w:t>(Gencarelli et al., 2014; Gencarelli et al., 2015)</w:t>
      </w:r>
      <w:r>
        <w:fldChar w:fldCharType="end"/>
      </w:r>
      <w:r>
        <w:t xml:space="preserve">. Whatever the chemical mechanism used, most atmospheric mercury models have relatively similar, overall, net Hg(0) oxidation rates, as they are constrained by the net emissions of Hg(0) and the measured concentrations of Hg(0) in the atmosphere. </w:t>
      </w:r>
    </w:p>
    <w:p w:rsidR="00FF5A80" w:rsidRDefault="00677340" w:rsidP="00677340">
      <w:r>
        <w:t>Some studies have found that the use of bromine produced similar results to using O</w:t>
      </w:r>
      <w:r w:rsidRPr="007D6E93">
        <w:rPr>
          <w:vertAlign w:val="subscript"/>
        </w:rPr>
        <w:t>3</w:t>
      </w:r>
      <w:r>
        <w:t>/OH</w:t>
      </w:r>
      <w:r>
        <w:rPr>
          <w:rFonts w:cs="Times"/>
        </w:rPr>
        <w:t>•</w:t>
      </w:r>
      <w:r>
        <w:t xml:space="preserve"> as oxidants </w:t>
      </w:r>
      <w:r>
        <w:fldChar w:fldCharType="begin">
          <w:fldData xml:space="preserve">PEVuZE5vdGU+PENpdGU+PEF1dGhvcj5EZSBTaW1vbmU8L0F1dGhvcj48WWVhcj4yMDE1PC9ZZWFy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</w:fldData>
        </w:fldChar>
      </w:r>
      <w:r w:rsidR="00FF5A80">
        <w:instrText xml:space="preserve"> ADDIN EN.CITE </w:instrText>
      </w:r>
      <w:r w:rsidR="00FF5A80">
        <w:fldChar w:fldCharType="begin">
          <w:fldData xml:space="preserve">PEVuZE5vdGU+PENpdGU+PEF1dGhvcj5EZSBTaW1vbmU8L0F1dGhvcj48WWVhcj4yMDE1PC9ZZWFy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</w:fldData>
        </w:fldChar>
      </w:r>
      <w:r w:rsidR="00FF5A80">
        <w:instrText xml:space="preserve"> ADDIN EN.CITE.DATA </w:instrText>
      </w:r>
      <w:r w:rsidR="00FF5A80">
        <w:fldChar w:fldCharType="end"/>
      </w:r>
      <w:r>
        <w:fldChar w:fldCharType="separate"/>
      </w:r>
      <w:r w:rsidR="00FF5A80">
        <w:rPr>
          <w:noProof/>
        </w:rPr>
        <w:t>(De Simone et al., 2015; Holmes et al., 2010)</w:t>
      </w:r>
      <w:r>
        <w:fldChar w:fldCharType="end"/>
      </w:r>
      <w:r>
        <w:t xml:space="preserve">. </w:t>
      </w:r>
      <w:proofErr w:type="spellStart"/>
      <w:r>
        <w:t>Gencarelli</w:t>
      </w:r>
      <w:proofErr w:type="spellEnd"/>
      <w:r>
        <w:t xml:space="preserve"> et al. </w:t>
      </w:r>
      <w:r>
        <w:fldChar w:fldCharType="begin"/>
      </w:r>
      <w:r>
        <w:instrText xml:space="preserve"> ADDIN EN.CITE &lt;EndNote&gt;&lt;Cite ExcludeAuth="1"&gt;&lt;Author&gt;Gencarelli&lt;/Author&gt;&lt;Year&gt;2015&lt;/Year&gt;&lt;RecNum&gt;688&lt;/RecNum&gt;&lt;DisplayText&gt;(2015)&lt;/DisplayText&gt;&lt;record&gt;&lt;rec-number&gt;688&lt;/rec-number&gt;&lt;foreign-keys&gt;&lt;key app="EN" db-id="e52t00ex4ewz0qer2r45xptbezvf200sdf9v" timestamp="1453842641"&gt;688&lt;/key&gt;&lt;/foreign-keys&gt;&lt;ref-type name="Journal Article"&gt;17&lt;/ref-type&gt;&lt;contributors&gt;&lt;authors&gt;&lt;author&gt;Gencarelli, C. N.&lt;/author&gt;&lt;author&gt;De Simone, F.&lt;/author&gt;&lt;author&gt;Hedgecock, I. M.&lt;/author&gt;&lt;author&gt;Sprovieri, F.&lt;/author&gt;&lt;author&gt;Yang, X.&lt;/author&gt;&lt;author&gt;Pirrone, N.&lt;/author&gt;&lt;/authors&gt;&lt;/contributors&gt;&lt;titles&gt;&lt;title&gt;European and Mediterranean mercury modelling: Local and long-range contributions to the deposition flux&lt;/title&gt;&lt;secondary-title&gt;Atmospheric Environment&lt;/secondary-title&gt;&lt;/titles&gt;&lt;periodical&gt;&lt;full-title&gt;Atmospheric Environment&lt;/full-title&gt;&lt;/periodical&gt;&lt;pages&gt;162-168&lt;/pages&gt;&lt;volume&gt;117&lt;/volume&gt;&lt;dates&gt;&lt;year&gt;2015&lt;/year&gt;&lt;pub-dates&gt;&lt;date&gt;Sep&lt;/date&gt;&lt;/pub-dates&gt;&lt;/dates&gt;&lt;isbn&gt;1352-2310&lt;/isbn&gt;&lt;accession-num&gt;WOS:000365360300016&lt;/accession-num&gt;&lt;urls&gt;&lt;related-urls&gt;&lt;url&gt;&amp;lt;Go to ISI&amp;gt;://WOS:000365360300016&lt;/url&gt;&lt;url&gt;http://www.sciencedirect.com/science/article/pii/S1352231015302144&lt;/url&gt;&lt;/related-urls&gt;&lt;/urls&gt;&lt;electronic-resource-num&gt;10.1016/j.atmosenv.2015.07.015&lt;/electronic-resource-num&gt;&lt;/record&gt;&lt;/Cite&gt;&lt;/EndNote&gt;</w:instrText>
      </w:r>
      <w:r>
        <w:fldChar w:fldCharType="separate"/>
      </w:r>
      <w:r>
        <w:rPr>
          <w:noProof/>
        </w:rPr>
        <w:t>(2015)</w:t>
      </w:r>
      <w:r>
        <w:fldChar w:fldCharType="end"/>
      </w:r>
      <w:r>
        <w:t xml:space="preserve"> found an improvement in model estimated wet deposition results using a Br/</w:t>
      </w:r>
      <w:proofErr w:type="spellStart"/>
      <w:r>
        <w:t>BrO</w:t>
      </w:r>
      <w:proofErr w:type="spellEnd"/>
      <w:r>
        <w:t xml:space="preserve"> oxidation mechanism, but the overestimated wet deposition found with the O</w:t>
      </w:r>
      <w:r w:rsidRPr="007D6E93">
        <w:rPr>
          <w:vertAlign w:val="subscript"/>
        </w:rPr>
        <w:t>3</w:t>
      </w:r>
      <w:r>
        <w:t>/OH</w:t>
      </w:r>
      <w:r>
        <w:rPr>
          <w:rFonts w:cs="Times"/>
        </w:rPr>
        <w:t xml:space="preserve">• mechanism was produced using the (relatively fast) nominal reaction rates discussed above. </w:t>
      </w:r>
      <w:r>
        <w:t>As will be seen below, even with the relatively “slow” rates for the O</w:t>
      </w:r>
      <w:r w:rsidRPr="007D6E93">
        <w:rPr>
          <w:vertAlign w:val="subscript"/>
        </w:rPr>
        <w:t>3</w:t>
      </w:r>
      <w:r>
        <w:t xml:space="preserve"> and OH</w:t>
      </w:r>
      <w:r>
        <w:rPr>
          <w:rFonts w:cs="Times"/>
        </w:rPr>
        <w:t>•</w:t>
      </w:r>
      <w:r>
        <w:t xml:space="preserve"> oxidation reactions used in this work, the HYSPLIT-Hg model tends to produce ground-level concentrations of non-Hg(0) mercury forms (Hg(II) , Hg(p), and Hg2s) equal to or greater than those measured.</w:t>
      </w:r>
    </w:p>
    <w:p w:rsidR="00FF5A80" w:rsidRDefault="00FF5A80">
      <w:pPr>
        <w:spacing w:line="276" w:lineRule="auto"/>
      </w:pPr>
      <w:r>
        <w:br w:type="page"/>
      </w:r>
    </w:p>
    <w:p w:rsidR="00FF5A80" w:rsidRPr="00FF5A80" w:rsidRDefault="00FF5A80" w:rsidP="00FF5A80">
      <w:pPr>
        <w:pStyle w:val="EndNoteBibliography"/>
        <w:ind w:left="720" w:hanging="720"/>
      </w:pPr>
      <w:r>
        <w:lastRenderedPageBreak/>
        <w:fldChar w:fldCharType="begin"/>
      </w:r>
      <w:r>
        <w:instrText xml:space="preserve"> ADDIN EN.REFLIST </w:instrText>
      </w:r>
      <w:r>
        <w:fldChar w:fldCharType="separate"/>
      </w:r>
      <w:r w:rsidRPr="00FF5A80">
        <w:t xml:space="preserve">Baker KR, Bash JO. 2012. Regional scale photochemical model evaluation of total mercury wet deposition and speciated ambient mercury. </w:t>
      </w:r>
      <w:r w:rsidRPr="00FF5A80">
        <w:rPr>
          <w:i/>
        </w:rPr>
        <w:t>Atmospheric Environment</w:t>
      </w:r>
      <w:r w:rsidRPr="00FF5A80">
        <w:t xml:space="preserve"> </w:t>
      </w:r>
      <w:r w:rsidRPr="00FF5A80">
        <w:rPr>
          <w:b/>
        </w:rPr>
        <w:t>49</w:t>
      </w:r>
      <w:r w:rsidRPr="00FF5A80">
        <w:t>: 151-162. doi:10.1016/j.atmosenv.2011.12.006.</w:t>
      </w:r>
    </w:p>
    <w:p w:rsidR="00FF5A80" w:rsidRPr="00FF5A80" w:rsidRDefault="00FF5A80" w:rsidP="00FF5A80">
      <w:pPr>
        <w:pStyle w:val="EndNoteBibliography"/>
        <w:spacing w:after="0"/>
      </w:pPr>
    </w:p>
    <w:p w:rsidR="00FF5A80" w:rsidRPr="00FF5A80" w:rsidRDefault="00FF5A80" w:rsidP="00FF5A80">
      <w:pPr>
        <w:pStyle w:val="EndNoteBibliography"/>
        <w:ind w:left="720" w:hanging="720"/>
      </w:pPr>
      <w:r w:rsidRPr="00FF5A80">
        <w:t xml:space="preserve">Bieser J, De Simone F, Gencarelli C, Geyer B, Hedgecock I, et al. 2014. A diagnostic evaluation of modeled mercury wet depositions in Europe using atmospheric speciated high-resolution observations. </w:t>
      </w:r>
      <w:r w:rsidRPr="00FF5A80">
        <w:rPr>
          <w:i/>
        </w:rPr>
        <w:t>Environmental Science and Pollution Research</w:t>
      </w:r>
      <w:r w:rsidRPr="00FF5A80">
        <w:t xml:space="preserve"> </w:t>
      </w:r>
      <w:r w:rsidRPr="00FF5A80">
        <w:rPr>
          <w:b/>
        </w:rPr>
        <w:t>21</w:t>
      </w:r>
      <w:r w:rsidRPr="00FF5A80">
        <w:t>(16): 9995-10012. doi:10.1007/s11356-014-2863-2.</w:t>
      </w:r>
    </w:p>
    <w:p w:rsidR="00FF5A80" w:rsidRPr="00FF5A80" w:rsidRDefault="00FF5A80" w:rsidP="00FF5A80">
      <w:pPr>
        <w:pStyle w:val="EndNoteBibliography"/>
        <w:spacing w:after="0"/>
      </w:pPr>
    </w:p>
    <w:p w:rsidR="00FF5A80" w:rsidRPr="00FF5A80" w:rsidRDefault="00FF5A80" w:rsidP="00FF5A80">
      <w:pPr>
        <w:pStyle w:val="EndNoteBibliography"/>
        <w:ind w:left="720" w:hanging="720"/>
      </w:pPr>
      <w:r w:rsidRPr="00FF5A80">
        <w:t xml:space="preserve">Bullock OR, Jr., Atkinson D, Braverman T, Civerolo K, Dastoor A, et al. 2008. The North American Mercury Model Intercomparison Study (NAMMIS): Study description and model-to-model comparisons. </w:t>
      </w:r>
      <w:r w:rsidRPr="00FF5A80">
        <w:rPr>
          <w:i/>
        </w:rPr>
        <w:t>Journal of Geophysical Research-Atmospheres</w:t>
      </w:r>
      <w:r w:rsidRPr="00FF5A80">
        <w:t xml:space="preserve"> </w:t>
      </w:r>
      <w:r w:rsidRPr="00FF5A80">
        <w:rPr>
          <w:b/>
        </w:rPr>
        <w:t>113</w:t>
      </w:r>
      <w:r w:rsidRPr="00FF5A80">
        <w:t>(D17). doi:10.1029/2008jd009803.</w:t>
      </w:r>
    </w:p>
    <w:p w:rsidR="00FF5A80" w:rsidRPr="00FF5A80" w:rsidRDefault="00FF5A80" w:rsidP="00FF5A80">
      <w:pPr>
        <w:pStyle w:val="EndNoteBibliography"/>
        <w:spacing w:after="0"/>
      </w:pPr>
    </w:p>
    <w:p w:rsidR="00FF5A80" w:rsidRPr="00FF5A80" w:rsidRDefault="00FF5A80" w:rsidP="00FF5A80">
      <w:pPr>
        <w:pStyle w:val="EndNoteBibliography"/>
        <w:ind w:left="720" w:hanging="720"/>
      </w:pPr>
      <w:r w:rsidRPr="00FF5A80">
        <w:t xml:space="preserve">Christensen JH, Brandt J, Frohn LM, Skov H. 2004. Modelling of mercury in the Arctic with the Danish Eulerian Hemispheric Model. </w:t>
      </w:r>
      <w:r w:rsidRPr="00FF5A80">
        <w:rPr>
          <w:i/>
        </w:rPr>
        <w:t>Atmospheric Chemistry and Physics</w:t>
      </w:r>
      <w:r w:rsidRPr="00FF5A80">
        <w:t xml:space="preserve"> </w:t>
      </w:r>
      <w:r w:rsidRPr="00FF5A80">
        <w:rPr>
          <w:b/>
        </w:rPr>
        <w:t>4</w:t>
      </w:r>
      <w:r w:rsidRPr="00FF5A80">
        <w:t>: 2251-2257.</w:t>
      </w:r>
    </w:p>
    <w:p w:rsidR="00FF5A80" w:rsidRPr="00FF5A80" w:rsidRDefault="00FF5A80" w:rsidP="00FF5A80">
      <w:pPr>
        <w:pStyle w:val="EndNoteBibliography"/>
        <w:spacing w:after="0"/>
      </w:pPr>
    </w:p>
    <w:p w:rsidR="00FF5A80" w:rsidRPr="00FF5A80" w:rsidRDefault="00FF5A80" w:rsidP="00FF5A80">
      <w:pPr>
        <w:pStyle w:val="EndNoteBibliography"/>
        <w:ind w:left="720" w:hanging="720"/>
      </w:pPr>
      <w:r w:rsidRPr="00FF5A80">
        <w:t xml:space="preserve">De Simone F, Cinnirella S, Gencarelli CN, Yang X, Hedgecock IM, et al. 2015. Model Study of Global Mercury Deposition from Biomass Burning. </w:t>
      </w:r>
      <w:r w:rsidRPr="00FF5A80">
        <w:rPr>
          <w:i/>
        </w:rPr>
        <w:t>Environmental Science &amp; Technology</w:t>
      </w:r>
      <w:r w:rsidRPr="00FF5A80">
        <w:t xml:space="preserve"> </w:t>
      </w:r>
      <w:r w:rsidRPr="00FF5A80">
        <w:rPr>
          <w:b/>
        </w:rPr>
        <w:t>49</w:t>
      </w:r>
      <w:r w:rsidRPr="00FF5A80">
        <w:t>(11): 6712-6721. doi:10.1021/acs.est.5b000969.</w:t>
      </w:r>
    </w:p>
    <w:p w:rsidR="00FF5A80" w:rsidRPr="00FF5A80" w:rsidRDefault="00FF5A80" w:rsidP="00FF5A80">
      <w:pPr>
        <w:pStyle w:val="EndNoteBibliography"/>
        <w:spacing w:after="0"/>
      </w:pPr>
    </w:p>
    <w:p w:rsidR="00FF5A80" w:rsidRPr="00FF5A80" w:rsidRDefault="00FF5A80" w:rsidP="00FF5A80">
      <w:pPr>
        <w:pStyle w:val="EndNoteBibliography"/>
        <w:ind w:left="720" w:hanging="720"/>
      </w:pPr>
      <w:r w:rsidRPr="00FF5A80">
        <w:t xml:space="preserve">De Simone F, Gencarelli CN, Hedgecock IM, Pirrone N. 2014. Global atmospheric cycle of mercury: a model study on the impact of oxidation mechanisms. </w:t>
      </w:r>
      <w:r w:rsidRPr="00FF5A80">
        <w:rPr>
          <w:i/>
        </w:rPr>
        <w:t>Environmental Science and Pollution Research</w:t>
      </w:r>
      <w:r w:rsidRPr="00FF5A80">
        <w:t xml:space="preserve"> </w:t>
      </w:r>
      <w:r w:rsidRPr="00FF5A80">
        <w:rPr>
          <w:b/>
        </w:rPr>
        <w:t>21</w:t>
      </w:r>
      <w:r w:rsidRPr="00FF5A80">
        <w:t>(6): 4110-4123. doi:10.1007/s11356-013-2451-x.</w:t>
      </w:r>
    </w:p>
    <w:p w:rsidR="00FF5A80" w:rsidRPr="00FF5A80" w:rsidRDefault="00FF5A80" w:rsidP="00FF5A80">
      <w:pPr>
        <w:pStyle w:val="EndNoteBibliography"/>
        <w:spacing w:after="0"/>
      </w:pPr>
    </w:p>
    <w:p w:rsidR="00FF5A80" w:rsidRPr="00FF5A80" w:rsidRDefault="00FF5A80" w:rsidP="00FF5A80">
      <w:pPr>
        <w:pStyle w:val="EndNoteBibliography"/>
        <w:ind w:left="720" w:hanging="720"/>
      </w:pPr>
      <w:r w:rsidRPr="00FF5A80">
        <w:t xml:space="preserve">Gencarelli CN, De Simone F, Hedgecock IM, Sprovieri F, Pirrone N. 2014. Development and application of a regional-scale atmospheric mercury model based on WRF/Chem: a Mediterranean area investigation. </w:t>
      </w:r>
      <w:r w:rsidRPr="00FF5A80">
        <w:rPr>
          <w:i/>
        </w:rPr>
        <w:t>Environmental Science and Pollution Research</w:t>
      </w:r>
      <w:r w:rsidRPr="00FF5A80">
        <w:t xml:space="preserve"> </w:t>
      </w:r>
      <w:r w:rsidRPr="00FF5A80">
        <w:rPr>
          <w:b/>
        </w:rPr>
        <w:t>21</w:t>
      </w:r>
      <w:r w:rsidRPr="00FF5A80">
        <w:t>(6): 4095-4109. doi:10.1007/s11356-013-2162-3.</w:t>
      </w:r>
    </w:p>
    <w:p w:rsidR="00FF5A80" w:rsidRPr="00FF5A80" w:rsidRDefault="00FF5A80" w:rsidP="00FF5A80">
      <w:pPr>
        <w:pStyle w:val="EndNoteBibliography"/>
        <w:spacing w:after="0"/>
      </w:pPr>
    </w:p>
    <w:p w:rsidR="00FF5A80" w:rsidRPr="00FF5A80" w:rsidRDefault="00FF5A80" w:rsidP="00FF5A80">
      <w:pPr>
        <w:pStyle w:val="EndNoteBibliography"/>
        <w:ind w:left="720" w:hanging="720"/>
      </w:pPr>
      <w:r w:rsidRPr="00FF5A80">
        <w:t xml:space="preserve">Gencarelli CN, De Simone F, Hedgecock IM, Sprovieri F, Yang X, et al. 2015. European and Mediterranean mercury modelling: Local and long-range contributions to the deposition flux. </w:t>
      </w:r>
      <w:r w:rsidRPr="00FF5A80">
        <w:rPr>
          <w:i/>
        </w:rPr>
        <w:t>Atmospheric Environment</w:t>
      </w:r>
      <w:r w:rsidRPr="00FF5A80">
        <w:t xml:space="preserve"> </w:t>
      </w:r>
      <w:r w:rsidRPr="00FF5A80">
        <w:rPr>
          <w:b/>
        </w:rPr>
        <w:t>117</w:t>
      </w:r>
      <w:r w:rsidRPr="00FF5A80">
        <w:t>: 162-168. doi:10.1016/j.atmosenv.2015.07.015.</w:t>
      </w:r>
    </w:p>
    <w:p w:rsidR="00FF5A80" w:rsidRPr="00FF5A80" w:rsidRDefault="00FF5A80" w:rsidP="00FF5A80">
      <w:pPr>
        <w:pStyle w:val="EndNoteBibliography"/>
        <w:spacing w:after="0"/>
      </w:pPr>
    </w:p>
    <w:p w:rsidR="00FF5A80" w:rsidRPr="00FF5A80" w:rsidRDefault="00FF5A80" w:rsidP="00FF5A80">
      <w:pPr>
        <w:pStyle w:val="EndNoteBibliography"/>
        <w:ind w:left="720" w:hanging="720"/>
      </w:pPr>
      <w:r w:rsidRPr="00FF5A80">
        <w:t xml:space="preserve">Hansen KM, Christensen JH, Brandt J. 2015. The Influence of Climate Change on Atmospheric Deposition of Mercury in the Arctic-A Model Sensitivity Study. </w:t>
      </w:r>
      <w:r w:rsidRPr="00FF5A80">
        <w:rPr>
          <w:i/>
        </w:rPr>
        <w:t>International Journal of Environmental Research and Public Health</w:t>
      </w:r>
      <w:r w:rsidRPr="00FF5A80">
        <w:t xml:space="preserve"> </w:t>
      </w:r>
      <w:r w:rsidRPr="00FF5A80">
        <w:rPr>
          <w:b/>
        </w:rPr>
        <w:t>12</w:t>
      </w:r>
      <w:r w:rsidRPr="00FF5A80">
        <w:t>(9): 11254-11268. doi:10.3390/ijerph120911254.</w:t>
      </w:r>
    </w:p>
    <w:p w:rsidR="00FF5A80" w:rsidRPr="00FF5A80" w:rsidRDefault="00FF5A80" w:rsidP="00FF5A80">
      <w:pPr>
        <w:pStyle w:val="EndNoteBibliography"/>
        <w:spacing w:after="0"/>
      </w:pPr>
    </w:p>
    <w:p w:rsidR="00FF5A80" w:rsidRPr="00FF5A80" w:rsidRDefault="00FF5A80" w:rsidP="00FF5A80">
      <w:pPr>
        <w:pStyle w:val="EndNoteBibliography"/>
        <w:ind w:left="720" w:hanging="720"/>
      </w:pPr>
      <w:r w:rsidRPr="00FF5A80">
        <w:t xml:space="preserve">Holloway T, Voigt C, Morton J, Spak SN, Rutter AP, et al. 2012. An assessment of atmospheric mercury in the Community Multiscale Air Quality (CMAQ) model at an urban site and a rural site in the Great Lakes Region of North America. </w:t>
      </w:r>
      <w:r w:rsidRPr="00FF5A80">
        <w:rPr>
          <w:i/>
        </w:rPr>
        <w:t>Atmospheric Chemistry and Physics</w:t>
      </w:r>
      <w:r w:rsidRPr="00FF5A80">
        <w:t xml:space="preserve"> </w:t>
      </w:r>
      <w:r w:rsidRPr="00FF5A80">
        <w:rPr>
          <w:b/>
        </w:rPr>
        <w:t>12</w:t>
      </w:r>
      <w:r w:rsidRPr="00FF5A80">
        <w:t>(15): 7117-7133. doi:10.5194/acp-12-7117-2012.</w:t>
      </w:r>
    </w:p>
    <w:p w:rsidR="00FF5A80" w:rsidRPr="00FF5A80" w:rsidRDefault="00FF5A80" w:rsidP="00FF5A80">
      <w:pPr>
        <w:pStyle w:val="EndNoteBibliography"/>
        <w:spacing w:after="0"/>
      </w:pPr>
    </w:p>
    <w:p w:rsidR="00FF5A80" w:rsidRPr="00FF5A80" w:rsidRDefault="00FF5A80" w:rsidP="00FF5A80">
      <w:pPr>
        <w:pStyle w:val="EndNoteBibliography"/>
        <w:ind w:left="720" w:hanging="720"/>
      </w:pPr>
      <w:r w:rsidRPr="00FF5A80">
        <w:lastRenderedPageBreak/>
        <w:t xml:space="preserve">Holmes CD, Jacob DJ, Corbitt ES, Mao J, Yang X, et al. 2010. Global atmospheric model for mercury including oxidation by bromine atoms. </w:t>
      </w:r>
      <w:r w:rsidRPr="00FF5A80">
        <w:rPr>
          <w:i/>
        </w:rPr>
        <w:t>Atmospheric Chemistry and Physics</w:t>
      </w:r>
      <w:r w:rsidRPr="00FF5A80">
        <w:t xml:space="preserve"> </w:t>
      </w:r>
      <w:r w:rsidRPr="00FF5A80">
        <w:rPr>
          <w:b/>
        </w:rPr>
        <w:t>10</w:t>
      </w:r>
      <w:r w:rsidRPr="00FF5A80">
        <w:t>(24): 12037-12057. doi:10.5194/acp-10-12037-2010.</w:t>
      </w:r>
    </w:p>
    <w:p w:rsidR="00FF5A80" w:rsidRPr="00FF5A80" w:rsidRDefault="00FF5A80" w:rsidP="00FF5A80">
      <w:pPr>
        <w:pStyle w:val="EndNoteBibliography"/>
        <w:spacing w:after="0"/>
      </w:pPr>
    </w:p>
    <w:p w:rsidR="00FF5A80" w:rsidRPr="00FF5A80" w:rsidRDefault="00FF5A80" w:rsidP="00FF5A80">
      <w:pPr>
        <w:pStyle w:val="EndNoteBibliography"/>
        <w:ind w:left="720" w:hanging="720"/>
      </w:pPr>
      <w:r w:rsidRPr="00FF5A80">
        <w:t xml:space="preserve">Kikuchi T, Ikemoto H, Takahashi K, Hasome H, Ueda H. 2013. Parameterizing Soil Emission and Atmospheric Oxidation-Reduction in a Model of the Global Biogeochemical Cycle of Mercury. </w:t>
      </w:r>
      <w:r w:rsidRPr="00FF5A80">
        <w:rPr>
          <w:i/>
        </w:rPr>
        <w:t>Environmental Science &amp; Technology</w:t>
      </w:r>
      <w:r w:rsidRPr="00FF5A80">
        <w:t xml:space="preserve"> </w:t>
      </w:r>
      <w:r w:rsidRPr="00FF5A80">
        <w:rPr>
          <w:b/>
        </w:rPr>
        <w:t>47</w:t>
      </w:r>
      <w:r w:rsidRPr="00FF5A80">
        <w:t>(21): 12266-12274. doi:10.1021/es401105h.</w:t>
      </w:r>
    </w:p>
    <w:p w:rsidR="00FF5A80" w:rsidRPr="00FF5A80" w:rsidRDefault="00FF5A80" w:rsidP="00FF5A80">
      <w:pPr>
        <w:pStyle w:val="EndNoteBibliography"/>
        <w:spacing w:after="0"/>
      </w:pPr>
    </w:p>
    <w:p w:rsidR="00FF5A80" w:rsidRPr="00FF5A80" w:rsidRDefault="00FF5A80" w:rsidP="00FF5A80">
      <w:pPr>
        <w:pStyle w:val="EndNoteBibliography"/>
        <w:ind w:left="720" w:hanging="720"/>
      </w:pPr>
      <w:r w:rsidRPr="00FF5A80">
        <w:t xml:space="preserve">Kos G, Ryzhkov A, Dastoor A, Narayan J, Steffen A, et al. 2013. Evaluation of discrepancy between measured and modelled oxidized mercury species. </w:t>
      </w:r>
      <w:r w:rsidRPr="00FF5A80">
        <w:rPr>
          <w:i/>
        </w:rPr>
        <w:t>Atmospheric Chemistry and Physics</w:t>
      </w:r>
      <w:r w:rsidRPr="00FF5A80">
        <w:t xml:space="preserve"> </w:t>
      </w:r>
      <w:r w:rsidRPr="00FF5A80">
        <w:rPr>
          <w:b/>
        </w:rPr>
        <w:t>13</w:t>
      </w:r>
      <w:r w:rsidRPr="00FF5A80">
        <w:t>(9): 4839-4863. doi:10.5194/acp-13-4839-2013.</w:t>
      </w:r>
    </w:p>
    <w:p w:rsidR="00FF5A80" w:rsidRPr="00FF5A80" w:rsidRDefault="00FF5A80" w:rsidP="00FF5A80">
      <w:pPr>
        <w:pStyle w:val="EndNoteBibliography"/>
        <w:spacing w:after="0"/>
      </w:pPr>
    </w:p>
    <w:p w:rsidR="00FF5A80" w:rsidRPr="00FF5A80" w:rsidRDefault="00FF5A80" w:rsidP="00FF5A80">
      <w:pPr>
        <w:pStyle w:val="EndNoteBibliography"/>
        <w:ind w:left="720" w:hanging="720"/>
      </w:pPr>
      <w:r w:rsidRPr="00FF5A80">
        <w:t xml:space="preserve">Lei H, Liang XZ, Wuebbles DJ, Tao Z. 2013. Model analyses of atmospheric mercury: present air quality and effects of transpacific transport on the United States. </w:t>
      </w:r>
      <w:r w:rsidRPr="00FF5A80">
        <w:rPr>
          <w:i/>
        </w:rPr>
        <w:t>Atmospheric Chemistry and Physics</w:t>
      </w:r>
      <w:r w:rsidRPr="00FF5A80">
        <w:t xml:space="preserve"> </w:t>
      </w:r>
      <w:r w:rsidRPr="00FF5A80">
        <w:rPr>
          <w:b/>
        </w:rPr>
        <w:t>13</w:t>
      </w:r>
      <w:r w:rsidRPr="00FF5A80">
        <w:t>(21): 10807-10825. doi:10.5194/acp-13-10807-2013.</w:t>
      </w:r>
    </w:p>
    <w:p w:rsidR="00FF5A80" w:rsidRPr="00FF5A80" w:rsidRDefault="00FF5A80" w:rsidP="00FF5A80">
      <w:pPr>
        <w:pStyle w:val="EndNoteBibliography"/>
        <w:spacing w:after="0"/>
      </w:pPr>
    </w:p>
    <w:p w:rsidR="00FF5A80" w:rsidRPr="00FF5A80" w:rsidRDefault="00FF5A80" w:rsidP="00FF5A80">
      <w:pPr>
        <w:pStyle w:val="EndNoteBibliography"/>
        <w:ind w:left="720" w:hanging="720"/>
      </w:pPr>
      <w:r w:rsidRPr="00FF5A80">
        <w:t xml:space="preserve">Lin C-J, Shetty SK, Pan L, Pongprueksa P, Jang C, et al. 2012. Source attribution for mercury deposition in the contiguous United States: Regional difference and seasonal variation. </w:t>
      </w:r>
      <w:r w:rsidRPr="00FF5A80">
        <w:rPr>
          <w:i/>
        </w:rPr>
        <w:t>Journal of the Air &amp; Waste Management Association</w:t>
      </w:r>
      <w:r w:rsidRPr="00FF5A80">
        <w:t xml:space="preserve"> </w:t>
      </w:r>
      <w:r w:rsidRPr="00FF5A80">
        <w:rPr>
          <w:b/>
        </w:rPr>
        <w:t>62</w:t>
      </w:r>
      <w:r w:rsidRPr="00FF5A80">
        <w:t>(1): 52-63. doi:10.1080/10473289.2011.622066.</w:t>
      </w:r>
    </w:p>
    <w:p w:rsidR="00FF5A80" w:rsidRPr="00FF5A80" w:rsidRDefault="00FF5A80" w:rsidP="00FF5A80">
      <w:pPr>
        <w:pStyle w:val="EndNoteBibliography"/>
        <w:spacing w:after="0"/>
      </w:pPr>
    </w:p>
    <w:p w:rsidR="00FF5A80" w:rsidRPr="00FF5A80" w:rsidRDefault="00FF5A80" w:rsidP="00FF5A80">
      <w:pPr>
        <w:pStyle w:val="EndNoteBibliography"/>
        <w:ind w:left="720" w:hanging="720"/>
      </w:pPr>
      <w:r w:rsidRPr="00FF5A80">
        <w:t xml:space="preserve">Lohman K, Seigneur C, Gustin M, Lindberg S. 2008. Sensitivity of the global atmospheric cycle of mercury to emissions. </w:t>
      </w:r>
      <w:r w:rsidRPr="00FF5A80">
        <w:rPr>
          <w:i/>
        </w:rPr>
        <w:t>Applied Geochemistry</w:t>
      </w:r>
      <w:r w:rsidRPr="00FF5A80">
        <w:t xml:space="preserve"> </w:t>
      </w:r>
      <w:r w:rsidRPr="00FF5A80">
        <w:rPr>
          <w:b/>
        </w:rPr>
        <w:t>23</w:t>
      </w:r>
      <w:r w:rsidRPr="00FF5A80">
        <w:t>(3): 454-466. doi:10.1016/j.apgeochem.2007.12.022.</w:t>
      </w:r>
    </w:p>
    <w:p w:rsidR="00FF5A80" w:rsidRPr="00FF5A80" w:rsidRDefault="00FF5A80" w:rsidP="00FF5A80">
      <w:pPr>
        <w:pStyle w:val="EndNoteBibliography"/>
        <w:spacing w:after="0"/>
      </w:pPr>
    </w:p>
    <w:p w:rsidR="00FF5A80" w:rsidRPr="00FF5A80" w:rsidRDefault="00FF5A80" w:rsidP="00FF5A80">
      <w:pPr>
        <w:pStyle w:val="EndNoteBibliography"/>
        <w:ind w:left="720" w:hanging="720"/>
      </w:pPr>
      <w:r w:rsidRPr="00FF5A80">
        <w:t xml:space="preserve">Myers T, Atkinson RD, Bullock OR, Jr., Bash JO. 2013. Investigation of effects of varying model inputs on mercury deposition estimates in the Southwest US. </w:t>
      </w:r>
      <w:r w:rsidRPr="00FF5A80">
        <w:rPr>
          <w:i/>
        </w:rPr>
        <w:t>Atmospheric Chemistry and Physics</w:t>
      </w:r>
      <w:r w:rsidRPr="00FF5A80">
        <w:t xml:space="preserve"> </w:t>
      </w:r>
      <w:r w:rsidRPr="00FF5A80">
        <w:rPr>
          <w:b/>
        </w:rPr>
        <w:t>13</w:t>
      </w:r>
      <w:r w:rsidRPr="00FF5A80">
        <w:t>(2): 997-1009. doi:10.5194/acp-13-997-2013.</w:t>
      </w:r>
    </w:p>
    <w:p w:rsidR="00FF5A80" w:rsidRPr="00FF5A80" w:rsidRDefault="00FF5A80" w:rsidP="00FF5A80">
      <w:pPr>
        <w:pStyle w:val="EndNoteBibliography"/>
        <w:spacing w:after="0"/>
      </w:pPr>
    </w:p>
    <w:p w:rsidR="00FF5A80" w:rsidRPr="00FF5A80" w:rsidRDefault="00FF5A80" w:rsidP="00FF5A80">
      <w:pPr>
        <w:pStyle w:val="EndNoteBibliography"/>
        <w:ind w:left="720" w:hanging="720"/>
      </w:pPr>
      <w:r w:rsidRPr="00FF5A80">
        <w:t xml:space="preserve">Saiz-Lopez A, von Glasow R. 2012. Reactive halogen chemistry in the troposphere. </w:t>
      </w:r>
      <w:r w:rsidRPr="00FF5A80">
        <w:rPr>
          <w:i/>
        </w:rPr>
        <w:t>Chemical Society Reviews</w:t>
      </w:r>
      <w:r w:rsidRPr="00FF5A80">
        <w:t xml:space="preserve"> </w:t>
      </w:r>
      <w:r w:rsidRPr="00FF5A80">
        <w:rPr>
          <w:b/>
        </w:rPr>
        <w:t>41</w:t>
      </w:r>
      <w:r w:rsidRPr="00FF5A80">
        <w:t>(19): 6448-6472. doi:10.1039/c2cs35208g.</w:t>
      </w:r>
    </w:p>
    <w:p w:rsidR="00FF5A80" w:rsidRPr="00FF5A80" w:rsidRDefault="00FF5A80" w:rsidP="00FF5A80">
      <w:pPr>
        <w:pStyle w:val="EndNoteBibliography"/>
        <w:spacing w:after="0"/>
      </w:pPr>
    </w:p>
    <w:p w:rsidR="00FF5A80" w:rsidRPr="00FF5A80" w:rsidRDefault="00FF5A80" w:rsidP="00FF5A80">
      <w:pPr>
        <w:pStyle w:val="EndNoteBibliography"/>
        <w:ind w:left="720" w:hanging="720"/>
      </w:pPr>
      <w:r w:rsidRPr="00FF5A80">
        <w:t xml:space="preserve">Seigneur C, Lohman K. 2008. Effect of bromine chemistry on the atmospheric mercury cycle. </w:t>
      </w:r>
      <w:r w:rsidRPr="00FF5A80">
        <w:rPr>
          <w:i/>
        </w:rPr>
        <w:t>Journal of Geophysical Research-Atmospheres</w:t>
      </w:r>
      <w:r w:rsidRPr="00FF5A80">
        <w:t xml:space="preserve"> </w:t>
      </w:r>
      <w:r w:rsidRPr="00FF5A80">
        <w:rPr>
          <w:b/>
        </w:rPr>
        <w:t>113</w:t>
      </w:r>
      <w:r w:rsidRPr="00FF5A80">
        <w:t>(D23). doi:10.1029/2008jd010262.</w:t>
      </w:r>
    </w:p>
    <w:p w:rsidR="00FF5A80" w:rsidRPr="00FF5A80" w:rsidRDefault="00FF5A80" w:rsidP="00FF5A80">
      <w:pPr>
        <w:pStyle w:val="EndNoteBibliography"/>
        <w:spacing w:after="0"/>
      </w:pPr>
    </w:p>
    <w:p w:rsidR="00FF5A80" w:rsidRPr="00FF5A80" w:rsidRDefault="00FF5A80" w:rsidP="00FF5A80">
      <w:pPr>
        <w:pStyle w:val="EndNoteBibliography"/>
        <w:ind w:left="720" w:hanging="720"/>
      </w:pPr>
      <w:r w:rsidRPr="00FF5A80">
        <w:t xml:space="preserve">Seigneur C, Vijayaraghavan K, Lohman K. 2006. Atmospheric mercury chemistry: Sensitivity of global model simulations to chemical reactions. </w:t>
      </w:r>
      <w:r w:rsidRPr="00FF5A80">
        <w:rPr>
          <w:i/>
        </w:rPr>
        <w:t>Journal of Geophysical Research-Atmospheres</w:t>
      </w:r>
      <w:r w:rsidRPr="00FF5A80">
        <w:t xml:space="preserve"> </w:t>
      </w:r>
      <w:r w:rsidRPr="00FF5A80">
        <w:rPr>
          <w:b/>
        </w:rPr>
        <w:t>111</w:t>
      </w:r>
      <w:r w:rsidRPr="00FF5A80">
        <w:t>(D22). doi:10.1029/2005jd006780.</w:t>
      </w:r>
    </w:p>
    <w:p w:rsidR="00FF5A80" w:rsidRPr="00FF5A80" w:rsidRDefault="00FF5A80" w:rsidP="00FF5A80">
      <w:pPr>
        <w:pStyle w:val="EndNoteBibliography"/>
        <w:spacing w:after="0"/>
      </w:pPr>
    </w:p>
    <w:p w:rsidR="00FF5A80" w:rsidRPr="00FF5A80" w:rsidRDefault="00FF5A80" w:rsidP="00FF5A80">
      <w:pPr>
        <w:pStyle w:val="EndNoteBibliography"/>
        <w:ind w:left="720" w:hanging="720"/>
      </w:pPr>
      <w:r w:rsidRPr="00FF5A80">
        <w:t xml:space="preserve">Seigneur C, Vijayaraghavan K, Lohman K, Karamchandani P, Scott C. 2004. Global source attribution for mercury deposition in the United States. </w:t>
      </w:r>
      <w:r w:rsidRPr="00FF5A80">
        <w:rPr>
          <w:i/>
        </w:rPr>
        <w:t>Environmental Science &amp; Technology</w:t>
      </w:r>
      <w:r w:rsidRPr="00FF5A80">
        <w:t xml:space="preserve"> </w:t>
      </w:r>
      <w:r w:rsidRPr="00FF5A80">
        <w:rPr>
          <w:b/>
        </w:rPr>
        <w:t>38</w:t>
      </w:r>
      <w:r w:rsidRPr="00FF5A80">
        <w:t>(2): 555-569. doi:10.1021/es034109t.</w:t>
      </w:r>
    </w:p>
    <w:p w:rsidR="00FF5A80" w:rsidRPr="00FF5A80" w:rsidRDefault="00FF5A80" w:rsidP="00FF5A80">
      <w:pPr>
        <w:pStyle w:val="EndNoteBibliography"/>
        <w:spacing w:after="0"/>
      </w:pPr>
    </w:p>
    <w:p w:rsidR="00FF5A80" w:rsidRPr="00FF5A80" w:rsidRDefault="00FF5A80" w:rsidP="00FF5A80">
      <w:pPr>
        <w:pStyle w:val="EndNoteBibliography"/>
        <w:ind w:left="720" w:hanging="720"/>
      </w:pPr>
      <w:r w:rsidRPr="00FF5A80">
        <w:lastRenderedPageBreak/>
        <w:t xml:space="preserve">Simpson WR, Brown SS, Saiz-Lopez A, Thornton JA, von Glasow R. 2015. Tropospheric Halogen Chemistry: Sources, Cycling, and Impacts. </w:t>
      </w:r>
      <w:r w:rsidRPr="00FF5A80">
        <w:rPr>
          <w:i/>
        </w:rPr>
        <w:t>Chemical Reviews</w:t>
      </w:r>
      <w:r w:rsidRPr="00FF5A80">
        <w:t xml:space="preserve"> </w:t>
      </w:r>
      <w:r w:rsidRPr="00FF5A80">
        <w:rPr>
          <w:b/>
        </w:rPr>
        <w:t>115</w:t>
      </w:r>
      <w:r w:rsidRPr="00FF5A80">
        <w:t>(10): 4035-4062. doi:10.1021/cr5006638.</w:t>
      </w:r>
    </w:p>
    <w:p w:rsidR="00FF5A80" w:rsidRPr="00FF5A80" w:rsidRDefault="00FF5A80" w:rsidP="00FF5A80">
      <w:pPr>
        <w:pStyle w:val="EndNoteBibliography"/>
        <w:spacing w:after="0"/>
      </w:pPr>
    </w:p>
    <w:p w:rsidR="00FF5A80" w:rsidRPr="00FF5A80" w:rsidRDefault="00FF5A80" w:rsidP="00FF5A80">
      <w:pPr>
        <w:pStyle w:val="EndNoteBibliography"/>
        <w:ind w:left="720" w:hanging="720"/>
      </w:pPr>
      <w:r w:rsidRPr="00FF5A80">
        <w:t xml:space="preserve">Song S, Selin NE, Soerensen AL, Angot H, Artz R, et al. 2015. Top-down contraints on atmospheric mercury emissions and implications for global biogeochemical cycling. </w:t>
      </w:r>
      <w:r w:rsidRPr="00FF5A80">
        <w:rPr>
          <w:i/>
        </w:rPr>
        <w:t>Atmos Chem Phys</w:t>
      </w:r>
      <w:r w:rsidRPr="00FF5A80">
        <w:t xml:space="preserve"> </w:t>
      </w:r>
      <w:r w:rsidRPr="00FF5A80">
        <w:rPr>
          <w:b/>
        </w:rPr>
        <w:t>15</w:t>
      </w:r>
      <w:r w:rsidRPr="00FF5A80">
        <w:t>: 7103-7125.</w:t>
      </w:r>
    </w:p>
    <w:p w:rsidR="00FF5A80" w:rsidRPr="00FF5A80" w:rsidRDefault="00FF5A80" w:rsidP="00FF5A80">
      <w:pPr>
        <w:pStyle w:val="EndNoteBibliography"/>
        <w:spacing w:after="0"/>
      </w:pPr>
    </w:p>
    <w:p w:rsidR="00FF5A80" w:rsidRPr="00FF5A80" w:rsidRDefault="00FF5A80" w:rsidP="00FF5A80">
      <w:pPr>
        <w:pStyle w:val="EndNoteBibliography"/>
        <w:ind w:left="720" w:hanging="720"/>
      </w:pPr>
      <w:r w:rsidRPr="00FF5A80">
        <w:t xml:space="preserve">Travnikov O. 2005. Contribution of the intercontinental atmospheric transport to mercury pollution in the Northern Hemisphere. </w:t>
      </w:r>
      <w:r w:rsidRPr="00FF5A80">
        <w:rPr>
          <w:i/>
        </w:rPr>
        <w:t>Atmospheric Environment</w:t>
      </w:r>
      <w:r w:rsidRPr="00FF5A80">
        <w:t xml:space="preserve"> </w:t>
      </w:r>
      <w:r w:rsidRPr="00FF5A80">
        <w:rPr>
          <w:b/>
        </w:rPr>
        <w:t>39</w:t>
      </w:r>
      <w:r w:rsidRPr="00FF5A80">
        <w:t>(39): 7541-7548. doi:10.1016/j.atmosenv.2005.07.066.</w:t>
      </w:r>
    </w:p>
    <w:p w:rsidR="00FF5A80" w:rsidRPr="00FF5A80" w:rsidRDefault="00FF5A80" w:rsidP="00FF5A80">
      <w:pPr>
        <w:pStyle w:val="EndNoteBibliography"/>
        <w:spacing w:after="0"/>
      </w:pPr>
    </w:p>
    <w:p w:rsidR="00FF5A80" w:rsidRPr="00FF5A80" w:rsidRDefault="00FF5A80" w:rsidP="00FF5A80">
      <w:pPr>
        <w:pStyle w:val="EndNoteBibliography"/>
        <w:ind w:left="720" w:hanging="720"/>
      </w:pPr>
      <w:r w:rsidRPr="00FF5A80">
        <w:t xml:space="preserve">Weiss-Penzias P, Amos HM, Selin NE, Gustin MS, Jaffe DA, et al. 2015. Use of a global model to understand speciated atmospheric mercury observations at five high-elevation sites. </w:t>
      </w:r>
      <w:r w:rsidRPr="00FF5A80">
        <w:rPr>
          <w:i/>
        </w:rPr>
        <w:t>Atmospheric Chemistry and Physics</w:t>
      </w:r>
      <w:r w:rsidRPr="00FF5A80">
        <w:t xml:space="preserve"> </w:t>
      </w:r>
      <w:r w:rsidRPr="00FF5A80">
        <w:rPr>
          <w:b/>
        </w:rPr>
        <w:t>15</w:t>
      </w:r>
      <w:r w:rsidRPr="00FF5A80">
        <w:t>(3): 1161-1173. doi:10.5194/acp-15-1161-2015.</w:t>
      </w:r>
    </w:p>
    <w:p w:rsidR="00FF5A80" w:rsidRPr="00FF5A80" w:rsidRDefault="00FF5A80" w:rsidP="00FF5A80">
      <w:pPr>
        <w:pStyle w:val="EndNoteBibliography"/>
        <w:spacing w:after="0"/>
      </w:pPr>
    </w:p>
    <w:p w:rsidR="00FF5A80" w:rsidRPr="00FF5A80" w:rsidRDefault="00FF5A80" w:rsidP="00FF5A80">
      <w:pPr>
        <w:pStyle w:val="EndNoteBibliography"/>
        <w:ind w:left="720" w:hanging="720"/>
      </w:pPr>
      <w:r w:rsidRPr="00FF5A80">
        <w:t xml:space="preserve">Zhu J, Wang T, Bieser J, Matthias V. 2015. Source attribution and process analysis for atmospheric mercury in eastern China simulated by CMAQ-Hg. </w:t>
      </w:r>
      <w:r w:rsidRPr="00FF5A80">
        <w:rPr>
          <w:i/>
        </w:rPr>
        <w:t>Atmospheric Chemistry and Physics</w:t>
      </w:r>
      <w:r w:rsidRPr="00FF5A80">
        <w:t xml:space="preserve"> </w:t>
      </w:r>
      <w:r w:rsidRPr="00FF5A80">
        <w:rPr>
          <w:b/>
        </w:rPr>
        <w:t>15</w:t>
      </w:r>
      <w:r w:rsidRPr="00FF5A80">
        <w:t>(15): 8767-8779. doi:10.5194/acp-15-8767-2015.</w:t>
      </w:r>
    </w:p>
    <w:p w:rsidR="00FF5A80" w:rsidRPr="00FF5A80" w:rsidRDefault="00FF5A80" w:rsidP="00FF5A80">
      <w:pPr>
        <w:pStyle w:val="EndNoteBibliography"/>
      </w:pPr>
    </w:p>
    <w:p w:rsidR="009B2661" w:rsidRDefault="00FF5A80" w:rsidP="00677340">
      <w:r>
        <w:fldChar w:fldCharType="end"/>
      </w:r>
    </w:p>
    <w:sectPr w:rsidR="009B266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Elementa Copy&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2t00ex4ewz0qer2r45xptbezvf200sdf9v&quot;&gt;mark_endnote_library_001&lt;record-ids&gt;&lt;item&gt;114&lt;/item&gt;&lt;item&gt;115&lt;/item&gt;&lt;item&gt;202&lt;/item&gt;&lt;item&gt;204&lt;/item&gt;&lt;item&gt;227&lt;/item&gt;&lt;item&gt;263&lt;/item&gt;&lt;item&gt;308&lt;/item&gt;&lt;item&gt;341&lt;/item&gt;&lt;item&gt;343&lt;/item&gt;&lt;item&gt;350&lt;/item&gt;&lt;item&gt;351&lt;/item&gt;&lt;item&gt;354&lt;/item&gt;&lt;item&gt;358&lt;/item&gt;&lt;item&gt;373&lt;/item&gt;&lt;item&gt;374&lt;/item&gt;&lt;item&gt;409&lt;/item&gt;&lt;item&gt;413&lt;/item&gt;&lt;item&gt;461&lt;/item&gt;&lt;item&gt;685&lt;/item&gt;&lt;item&gt;686&lt;/item&gt;&lt;item&gt;687&lt;/item&gt;&lt;item&gt;688&lt;/item&gt;&lt;item&gt;702&lt;/item&gt;&lt;item&gt;703&lt;/item&gt;&lt;item&gt;715&lt;/item&gt;&lt;item&gt;719&lt;/item&gt;&lt;/record-ids&gt;&lt;/item&gt;&lt;/Libraries&gt;"/>
  </w:docVars>
  <w:rsids>
    <w:rsidRoot w:val="00677340"/>
    <w:rsid w:val="00087B71"/>
    <w:rsid w:val="000A0E0D"/>
    <w:rsid w:val="00233C04"/>
    <w:rsid w:val="002935D8"/>
    <w:rsid w:val="00406001"/>
    <w:rsid w:val="00677340"/>
    <w:rsid w:val="006C199F"/>
    <w:rsid w:val="00AA40FE"/>
    <w:rsid w:val="00FF5A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7340"/>
    <w:pPr>
      <w:spacing w:line="360" w:lineRule="auto"/>
    </w:pPr>
    <w:rPr>
      <w:rFonts w:ascii="Times" w:eastAsia="Cambria" w:hAnsi="Times" w:cs="Times New Roman"/>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F5A80"/>
    <w:pPr>
      <w:spacing w:after="0"/>
      <w:jc w:val="center"/>
    </w:pPr>
    <w:rPr>
      <w:rFonts w:cs="Times"/>
      <w:noProof/>
    </w:rPr>
  </w:style>
  <w:style w:type="character" w:customStyle="1" w:styleId="EndNoteBibliographyTitleChar">
    <w:name w:val="EndNote Bibliography Title Char"/>
    <w:basedOn w:val="DefaultParagraphFont"/>
    <w:link w:val="EndNoteBibliographyTitle"/>
    <w:rsid w:val="00FF5A80"/>
    <w:rPr>
      <w:rFonts w:ascii="Times" w:eastAsia="Cambria" w:hAnsi="Times" w:cs="Times"/>
      <w:noProof/>
      <w:szCs w:val="24"/>
    </w:rPr>
  </w:style>
  <w:style w:type="paragraph" w:customStyle="1" w:styleId="EndNoteBibliography">
    <w:name w:val="EndNote Bibliography"/>
    <w:basedOn w:val="Normal"/>
    <w:link w:val="EndNoteBibliographyChar"/>
    <w:rsid w:val="00FF5A80"/>
    <w:pPr>
      <w:spacing w:line="240" w:lineRule="auto"/>
    </w:pPr>
    <w:rPr>
      <w:rFonts w:cs="Times"/>
      <w:noProof/>
    </w:rPr>
  </w:style>
  <w:style w:type="character" w:customStyle="1" w:styleId="EndNoteBibliographyChar">
    <w:name w:val="EndNote Bibliography Char"/>
    <w:basedOn w:val="DefaultParagraphFont"/>
    <w:link w:val="EndNoteBibliography"/>
    <w:rsid w:val="00FF5A80"/>
    <w:rPr>
      <w:rFonts w:ascii="Times" w:eastAsia="Cambria" w:hAnsi="Times" w:cs="Times"/>
      <w:noProof/>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7340"/>
    <w:pPr>
      <w:spacing w:line="360" w:lineRule="auto"/>
    </w:pPr>
    <w:rPr>
      <w:rFonts w:ascii="Times" w:eastAsia="Cambria" w:hAnsi="Times" w:cs="Times New Roman"/>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F5A80"/>
    <w:pPr>
      <w:spacing w:after="0"/>
      <w:jc w:val="center"/>
    </w:pPr>
    <w:rPr>
      <w:rFonts w:cs="Times"/>
      <w:noProof/>
    </w:rPr>
  </w:style>
  <w:style w:type="character" w:customStyle="1" w:styleId="EndNoteBibliographyTitleChar">
    <w:name w:val="EndNote Bibliography Title Char"/>
    <w:basedOn w:val="DefaultParagraphFont"/>
    <w:link w:val="EndNoteBibliographyTitle"/>
    <w:rsid w:val="00FF5A80"/>
    <w:rPr>
      <w:rFonts w:ascii="Times" w:eastAsia="Cambria" w:hAnsi="Times" w:cs="Times"/>
      <w:noProof/>
      <w:szCs w:val="24"/>
    </w:rPr>
  </w:style>
  <w:style w:type="paragraph" w:customStyle="1" w:styleId="EndNoteBibliography">
    <w:name w:val="EndNote Bibliography"/>
    <w:basedOn w:val="Normal"/>
    <w:link w:val="EndNoteBibliographyChar"/>
    <w:rsid w:val="00FF5A80"/>
    <w:pPr>
      <w:spacing w:line="240" w:lineRule="auto"/>
    </w:pPr>
    <w:rPr>
      <w:rFonts w:cs="Times"/>
      <w:noProof/>
    </w:rPr>
  </w:style>
  <w:style w:type="character" w:customStyle="1" w:styleId="EndNoteBibliographyChar">
    <w:name w:val="EndNote Bibliography Char"/>
    <w:basedOn w:val="DefaultParagraphFont"/>
    <w:link w:val="EndNoteBibliography"/>
    <w:rsid w:val="00FF5A80"/>
    <w:rPr>
      <w:rFonts w:ascii="Times" w:eastAsia="Cambria" w:hAnsi="Times" w:cs="Times"/>
      <w:noProo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Pages>
  <Words>4258</Words>
  <Characters>24275</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NOAA</Company>
  <LinksUpToDate>false</LinksUpToDate>
  <CharactersWithSpaces>284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Cohen</dc:creator>
  <cp:lastModifiedBy>Mark Cohen</cp:lastModifiedBy>
  <cp:revision>4</cp:revision>
  <dcterms:created xsi:type="dcterms:W3CDTF">2016-05-28T17:51:00Z</dcterms:created>
  <dcterms:modified xsi:type="dcterms:W3CDTF">2016-06-03T21:35:00Z</dcterms:modified>
</cp:coreProperties>
</file>